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4D3B59"/>
    <w:p w14:paraId="50B88A05" w14:textId="77777777" w:rsidR="006D4CAF" w:rsidRDefault="006D4CAF"/>
    <w:p w14:paraId="5293D175" w14:textId="114DC93A" w:rsidR="006D4CAF" w:rsidRPr="00E97300" w:rsidRDefault="00AA6BB1" w:rsidP="00E97300">
      <w:pPr>
        <w:jc w:val="center"/>
        <w:rPr>
          <w:sz w:val="32"/>
        </w:rPr>
      </w:pPr>
      <w:r>
        <w:rPr>
          <w:sz w:val="32"/>
        </w:rPr>
        <w:t>Patient-safety</w:t>
      </w:r>
      <w:r w:rsidRPr="00E97300">
        <w:rPr>
          <w:sz w:val="32"/>
        </w:rPr>
        <w:t xml:space="preserve"> </w:t>
      </w:r>
      <w:r w:rsidR="00AC4731" w:rsidRPr="00E97300">
        <w:rPr>
          <w:sz w:val="32"/>
        </w:rPr>
        <w:t xml:space="preserve">challenges </w:t>
      </w:r>
      <w:r>
        <w:rPr>
          <w:sz w:val="32"/>
        </w:rPr>
        <w:t xml:space="preserve">posed by </w:t>
      </w:r>
      <w:r w:rsidR="00AC4731" w:rsidRPr="00E97300">
        <w:rPr>
          <w:sz w:val="32"/>
        </w:rPr>
        <w:t xml:space="preserve">new and emerging health </w:t>
      </w:r>
      <w:r>
        <w:rPr>
          <w:sz w:val="32"/>
        </w:rPr>
        <w:t xml:space="preserve">information </w:t>
      </w:r>
      <w:r w:rsidR="00AC4731" w:rsidRPr="00E97300">
        <w:rPr>
          <w:sz w:val="32"/>
        </w:rPr>
        <w:t>technologies</w:t>
      </w:r>
    </w:p>
    <w:p w14:paraId="0BD76813" w14:textId="77777777" w:rsidR="00DC3CBB" w:rsidRPr="00DC3CBB" w:rsidRDefault="00DC3CBB" w:rsidP="00DC3CBB"/>
    <w:p w14:paraId="61C049F6" w14:textId="77777777" w:rsidR="0084507D" w:rsidRDefault="0084507D" w:rsidP="00F700A2">
      <w:pPr>
        <w:pStyle w:val="Heading1"/>
      </w:pPr>
      <w:r>
        <w:t>Introduction</w:t>
      </w:r>
    </w:p>
    <w:p w14:paraId="28E250E3" w14:textId="75100954" w:rsidR="002C09D8" w:rsidRPr="00F700A2" w:rsidRDefault="003C1579" w:rsidP="003C1579">
      <w:pPr>
        <w:rPr>
          <w:color w:val="4472C4" w:themeColor="accent5"/>
        </w:rPr>
      </w:pPr>
      <w:r w:rsidRPr="00F700A2">
        <w:rPr>
          <w:color w:val="4472C4" w:themeColor="accent5"/>
        </w:rPr>
        <w:t>The purpose</w:t>
      </w:r>
      <w:r w:rsidR="005433AE" w:rsidRPr="00F700A2">
        <w:rPr>
          <w:color w:val="4472C4" w:themeColor="accent5"/>
        </w:rPr>
        <w:t>s</w:t>
      </w:r>
      <w:r w:rsidRPr="00F700A2">
        <w:rPr>
          <w:color w:val="4472C4" w:themeColor="accent5"/>
        </w:rPr>
        <w:t xml:space="preserve"> of this section </w:t>
      </w:r>
      <w:r w:rsidR="005433AE" w:rsidRPr="00F700A2">
        <w:rPr>
          <w:color w:val="4472C4" w:themeColor="accent5"/>
        </w:rPr>
        <w:t>are</w:t>
      </w:r>
      <w:r w:rsidR="001F4ED1" w:rsidRPr="00F700A2">
        <w:rPr>
          <w:color w:val="4472C4" w:themeColor="accent5"/>
        </w:rPr>
        <w:t xml:space="preserve"> to</w:t>
      </w:r>
      <w:r w:rsidRPr="00F700A2">
        <w:rPr>
          <w:color w:val="4472C4" w:themeColor="accent5"/>
        </w:rPr>
        <w:t xml:space="preserve"> introduce 1) the collaboration series, its intentions, the need for theoretical and practical foundations, and our initial positions on the matter, 2) the potential benefits of technology in healthcare </w:t>
      </w:r>
      <w:r w:rsidRPr="00F700A2">
        <w:rPr>
          <w:color w:val="4472C4" w:themeColor="accent5"/>
        </w:rPr>
        <w:fldChar w:fldCharType="begin" w:fldLock="1"/>
      </w:r>
      <w:r w:rsidR="004B6407" w:rsidRPr="00F700A2">
        <w:rPr>
          <w:color w:val="4472C4" w:themeColor="accent5"/>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F700A2">
        <w:rPr>
          <w:color w:val="4472C4" w:themeColor="accent5"/>
        </w:rPr>
        <w:fldChar w:fldCharType="separate"/>
      </w:r>
      <w:r w:rsidR="005D5021" w:rsidRPr="00F700A2">
        <w:rPr>
          <w:noProof/>
          <w:color w:val="4472C4" w:themeColor="accent5"/>
        </w:rPr>
        <w:t>(Wickramasinghe &amp; Bodendorf, 2020)</w:t>
      </w:r>
      <w:r w:rsidRPr="00F700A2">
        <w:rPr>
          <w:color w:val="4472C4" w:themeColor="accent5"/>
        </w:rPr>
        <w:fldChar w:fldCharType="end"/>
      </w:r>
      <w:r w:rsidRPr="00F700A2">
        <w:rPr>
          <w:color w:val="4472C4" w:themeColor="accent5"/>
        </w:rPr>
        <w:t>, and 3) the potential for unintended and ignored adverse consequences.</w:t>
      </w:r>
    </w:p>
    <w:p w14:paraId="0342C2C5" w14:textId="154E7D96" w:rsidR="004B6407" w:rsidRDefault="004B6407" w:rsidP="003C1579"/>
    <w:p w14:paraId="7F349491" w14:textId="6D48F1B3" w:rsidR="0060263F" w:rsidRDefault="00317D7E" w:rsidP="0060263F">
      <w:pPr>
        <w:pStyle w:val="Heading2"/>
      </w:pPr>
      <w:r>
        <w:t>*</w:t>
      </w:r>
      <w:r w:rsidR="0060263F">
        <w:t>Patient safety</w:t>
      </w:r>
    </w:p>
    <w:p w14:paraId="2C9AA66C" w14:textId="416633E0" w:rsidR="0060263F" w:rsidRDefault="0060263F" w:rsidP="0060263F">
      <w:r w:rsidRPr="0060263F">
        <w:rPr>
          <w:color w:val="FF0000"/>
        </w:rPr>
        <w:t>*Introduce patient safety</w:t>
      </w:r>
      <w:r>
        <w:rPr>
          <w:color w:val="FF0000"/>
        </w:rPr>
        <w:t xml:space="preserve"> to set the context, i.e. how is H.I.T. affecting it?</w:t>
      </w:r>
    </w:p>
    <w:p w14:paraId="1C2E5880" w14:textId="2E8FD93F" w:rsidR="0060263F" w:rsidRDefault="0060263F" w:rsidP="0060263F"/>
    <w:p w14:paraId="5F8E2199" w14:textId="74658AEB" w:rsidR="003D3C2C" w:rsidRDefault="00317D7E" w:rsidP="003D3C2C">
      <w:pPr>
        <w:pStyle w:val="Heading2"/>
      </w:pPr>
      <w:r>
        <w:t>*</w:t>
      </w:r>
      <w:r w:rsidR="003D3C2C">
        <w:t>Workshop series motivation</w:t>
      </w:r>
    </w:p>
    <w:p w14:paraId="768F4C88" w14:textId="77777777" w:rsidR="006A63CC" w:rsidRPr="006A63CC" w:rsidRDefault="006A63CC" w:rsidP="006A63CC">
      <w:r w:rsidRPr="00F700A2">
        <w:rPr>
          <w:color w:val="4472C4" w:themeColor="accent5"/>
        </w:rPr>
        <w:t xml:space="preserve">The section might read something like the following, modelled on the series of publications associated with </w:t>
      </w:r>
      <w:r w:rsidRPr="00F700A2">
        <w:rPr>
          <w:color w:val="4472C4" w:themeColor="accent5"/>
        </w:rPr>
        <w:fldChar w:fldCharType="begin" w:fldLock="1"/>
      </w:r>
      <w:r w:rsidRPr="00F700A2">
        <w:rPr>
          <w:color w:val="4472C4" w:themeColor="accent5"/>
        </w:rPr>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eviouslyFormattedCitation":"(Michie et al., 2017)"},"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Michie et al., (2017)</w:t>
      </w:r>
      <w:r w:rsidRPr="00F700A2">
        <w:rPr>
          <w:color w:val="4472C4" w:themeColor="accent5"/>
        </w:rPr>
        <w:fldChar w:fldCharType="end"/>
      </w:r>
      <w:r w:rsidRPr="00F700A2">
        <w:rPr>
          <w:color w:val="4472C4" w:themeColor="accent5"/>
        </w:rPr>
        <w:t>:</w:t>
      </w:r>
    </w:p>
    <w:p w14:paraId="60F010FA" w14:textId="3117AECB" w:rsidR="003D3C2C" w:rsidRDefault="003D3C2C" w:rsidP="003D3C2C">
      <w:r>
        <w:t xml:space="preserve">A </w:t>
      </w:r>
      <w:r w:rsidRPr="00AA44BF">
        <w:t>national</w:t>
      </w:r>
      <w:r>
        <w:t>,</w:t>
      </w:r>
      <w:r w:rsidRPr="00AA44BF">
        <w:t xml:space="preserve"> expert</w:t>
      </w:r>
      <w:r>
        <w:t xml:space="preserve">, consensus-building collaboration was begun in April 2020 </w:t>
      </w:r>
      <w:bookmarkStart w:id="0" w:name="_GoBack"/>
      <w:bookmarkEnd w:id="0"/>
      <w:r>
        <w:t xml:space="preserve">to </w:t>
      </w:r>
      <w:r w:rsidRPr="00284512">
        <w:t>provide a robust academic appraisal of the evidence base and subject-matter expertise</w:t>
      </w:r>
      <w:r>
        <w:t xml:space="preserve"> relating to novel patient-safety challenges of new and emerging health information technologies. The collaboration was the first in a series led</w:t>
      </w:r>
      <w:r w:rsidRPr="00AA44BF">
        <w:t xml:space="preserve"> by the </w:t>
      </w:r>
      <w:r>
        <w:t>National Institute</w:t>
      </w:r>
      <w:r w:rsidRPr="00AA44BF">
        <w:t xml:space="preserve"> </w:t>
      </w:r>
      <w:r>
        <w:t>for Health Research Patient Safety Translational Research Centres from both Yorkshire and Humber, and Greater Manchester, UK; the proposal for the workshop is available at &lt;</w:t>
      </w:r>
      <w:r w:rsidRPr="00BA5A47">
        <w:rPr>
          <w:i/>
        </w:rPr>
        <w:t xml:space="preserve">link to GitHub </w:t>
      </w:r>
      <w:r>
        <w:rPr>
          <w:i/>
        </w:rPr>
        <w:t>source</w:t>
      </w:r>
      <w:r>
        <w:t>&g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t>
      </w:r>
      <w:r>
        <w:t xml:space="preserve">series </w:t>
      </w:r>
      <w:r w:rsidRPr="00AA44BF">
        <w:t>was</w:t>
      </w:r>
      <w:r>
        <w:t xml:space="preserve"> a set of publications that begin to define the </w:t>
      </w:r>
      <w:r w:rsidRPr="00284512">
        <w:t>field of safety informatics and serve</w:t>
      </w:r>
      <w:r>
        <w:t>s</w:t>
      </w:r>
      <w:r w:rsidRPr="00284512">
        <w:t xml:space="preserve"> as a platform for future research and development</w:t>
      </w:r>
      <w:r>
        <w:t xml:space="preserve">. </w:t>
      </w:r>
    </w:p>
    <w:p w14:paraId="496FCBF3" w14:textId="77777777" w:rsidR="003D3C2C" w:rsidRDefault="003D3C2C" w:rsidP="003D3C2C"/>
    <w:p w14:paraId="717A1DC8" w14:textId="77777777" w:rsidR="003D3C2C" w:rsidRPr="003D3C2C" w:rsidRDefault="003D3C2C" w:rsidP="003D3C2C"/>
    <w:p w14:paraId="45C8FACF" w14:textId="039EBB46" w:rsidR="00AB3439" w:rsidRDefault="00317D7E" w:rsidP="002B4E34">
      <w:pPr>
        <w:pStyle w:val="Heading2"/>
      </w:pPr>
      <w:r>
        <w:t>*</w:t>
      </w:r>
      <w:r w:rsidR="002B4E34">
        <w:t>History of informatics</w:t>
      </w:r>
    </w:p>
    <w:p w14:paraId="6E8AD147" w14:textId="47110FB8" w:rsidR="002B4E34" w:rsidRDefault="002B4E34" w:rsidP="00E377E5">
      <w:r>
        <w:t xml:space="preserve">Karl Steinbuch is said to have coined the term </w:t>
      </w:r>
      <w:r>
        <w:rPr>
          <w:i/>
        </w:rPr>
        <w:t>informatik</w:t>
      </w:r>
      <w:r>
        <w:t xml:space="preserve"> in </w:t>
      </w:r>
      <w:r w:rsidR="004B6407">
        <w:t xml:space="preserve">1957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CB61D2">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p>
    <w:p w14:paraId="2031972A" w14:textId="67A76175" w:rsidR="00AB2605" w:rsidRPr="00AB2605" w:rsidRDefault="00AB2605" w:rsidP="00E377E5">
      <w:pPr>
        <w:rPr>
          <w:color w:val="FF0000"/>
        </w:rPr>
      </w:pPr>
      <w:r>
        <w:rPr>
          <w:color w:val="FF0000"/>
        </w:rPr>
        <w:lastRenderedPageBreak/>
        <w:t xml:space="preserve">*Need </w:t>
      </w:r>
      <w:r w:rsidR="00D70CDB">
        <w:rPr>
          <w:color w:val="FF0000"/>
        </w:rPr>
        <w:t>s</w:t>
      </w:r>
      <w:r>
        <w:rPr>
          <w:color w:val="FF0000"/>
        </w:rPr>
        <w:t>eg</w:t>
      </w:r>
      <w:r w:rsidR="00D70CDB">
        <w:rPr>
          <w:color w:val="FF0000"/>
        </w:rPr>
        <w:t>ue</w:t>
      </w:r>
      <w:r>
        <w:rPr>
          <w:color w:val="FF0000"/>
        </w:rPr>
        <w:t xml:space="preserve"> from ‘History of…’ to ‘Safety infor</w:t>
      </w:r>
      <w:r w:rsidR="00D70CDB">
        <w:rPr>
          <w:color w:val="FF0000"/>
        </w:rPr>
        <w:t>matics</w:t>
      </w:r>
      <w:r>
        <w:rPr>
          <w:color w:val="FF0000"/>
        </w:rPr>
        <w:t>’*</w:t>
      </w:r>
    </w:p>
    <w:p w14:paraId="72FAFF09" w14:textId="77777777" w:rsidR="00AB2605" w:rsidRDefault="00AB2605" w:rsidP="00E377E5"/>
    <w:p w14:paraId="27EF88A0" w14:textId="33A4D1E4" w:rsidR="00AB2605" w:rsidRDefault="00AB2605" w:rsidP="00AB2605">
      <w:pPr>
        <w:pStyle w:val="Heading2"/>
      </w:pPr>
      <w:r>
        <w:t>Safety informatics</w:t>
      </w:r>
    </w:p>
    <w:p w14:paraId="7057D037" w14:textId="13EE9019" w:rsidR="00F700A2" w:rsidRDefault="00004E11" w:rsidP="00F90BA4">
      <w:pPr>
        <w:rPr>
          <w:color w:val="FF0000"/>
        </w:rPr>
      </w:pPr>
      <w:r w:rsidRPr="00004E11">
        <w:rPr>
          <w:color w:val="FF0000"/>
        </w:rPr>
        <w:t>*</w:t>
      </w:r>
      <w:r w:rsidR="00F700A2">
        <w:rPr>
          <w:color w:val="FF0000"/>
        </w:rPr>
        <w:t>What is safety informatics and why do we need it?*</w:t>
      </w:r>
    </w:p>
    <w:p w14:paraId="421ACB53" w14:textId="4A952C64" w:rsidR="003D3C2C" w:rsidRDefault="003D3C2C" w:rsidP="00F90BA4">
      <w:pPr>
        <w:rPr>
          <w:color w:val="FF0000"/>
        </w:rPr>
      </w:pPr>
      <w:r>
        <w:rPr>
          <w:color w:val="FF0000"/>
        </w:rPr>
        <w:t>*Add OJ graphic about S</w:t>
      </w:r>
      <w:r w:rsidR="006A63CC">
        <w:rPr>
          <w:color w:val="FF0000"/>
        </w:rPr>
        <w:t xml:space="preserve">afety </w:t>
      </w:r>
      <w:r>
        <w:rPr>
          <w:color w:val="FF0000"/>
        </w:rPr>
        <w:t>I</w:t>
      </w:r>
      <w:r w:rsidR="006A63CC">
        <w:rPr>
          <w:color w:val="FF0000"/>
        </w:rPr>
        <w:t>nformatics, i.e. intersection of patient safety and digital technology (perhaps we should use the three-circle graphic that the DI devised during strategy discussion, i.e. intersection of safety science, health service delivery, and information technology)</w:t>
      </w:r>
      <w:r>
        <w:rPr>
          <w:color w:val="FF0000"/>
        </w:rPr>
        <w:t>*</w:t>
      </w:r>
    </w:p>
    <w:p w14:paraId="50A98F4E" w14:textId="436E0F90" w:rsidR="00004E11" w:rsidRDefault="00F700A2" w:rsidP="00F90BA4">
      <w:r>
        <w:rPr>
          <w:color w:val="FF0000"/>
        </w:rPr>
        <w:t>*</w:t>
      </w:r>
      <w:r w:rsidR="00004E11" w:rsidRPr="00004E11">
        <w:rPr>
          <w:color w:val="FF0000"/>
        </w:rPr>
        <w:t>Niels Peek (UoM) to lead on this section*</w:t>
      </w:r>
    </w:p>
    <w:p w14:paraId="5AAE73AB" w14:textId="75F84630" w:rsidR="00F90BA4" w:rsidRPr="00BC410C" w:rsidRDefault="00F90BA4" w:rsidP="00F90BA4">
      <w:pPr>
        <w:rPr>
          <w:i/>
        </w:rPr>
      </w:pPr>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p>
    <w:p w14:paraId="40F431C9" w14:textId="3006BA08" w:rsidR="00E947B2" w:rsidRDefault="00E947B2" w:rsidP="00E377E5"/>
    <w:p w14:paraId="0CF08F6B" w14:textId="61B0ED80" w:rsidR="003D3C2C" w:rsidRPr="003D3C2C" w:rsidRDefault="003D3C2C" w:rsidP="003D3C2C"/>
    <w:p w14:paraId="2AA45DB1" w14:textId="096B95C7" w:rsidR="002B4E34" w:rsidRDefault="003D3C2C" w:rsidP="003D3C2C">
      <w:pPr>
        <w:pStyle w:val="Heading1"/>
      </w:pPr>
      <w:r>
        <w:t>Background</w:t>
      </w:r>
    </w:p>
    <w:p w14:paraId="75CD1221" w14:textId="190B942D" w:rsidR="003D3C2C" w:rsidRDefault="003D3C2C" w:rsidP="003D3C2C">
      <w:pPr>
        <w:rPr>
          <w:color w:val="4472C4" w:themeColor="accent5"/>
        </w:rPr>
      </w:pPr>
      <w:r w:rsidRPr="003D3C2C">
        <w:rPr>
          <w:color w:val="4472C4" w:themeColor="accent5"/>
        </w:rPr>
        <w:t>The purpose of this section is to provide an informal review of the literature to see what it tells us about the challenges posed by health information technology</w:t>
      </w:r>
      <w:r w:rsidR="005B1194">
        <w:rPr>
          <w:color w:val="4472C4" w:themeColor="accent5"/>
        </w:rPr>
        <w:t xml:space="preserve"> </w:t>
      </w:r>
      <w:r w:rsidRPr="00F700A2">
        <w:rPr>
          <w:color w:val="4472C4" w:themeColor="accent5"/>
        </w:rPr>
        <w:fldChar w:fldCharType="begin" w:fldLock="1"/>
      </w:r>
      <w:r w:rsidR="005B1194">
        <w:rPr>
          <w:color w:val="4472C4" w:themeColor="accent5"/>
        </w:rP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w:t>
      </w:r>
      <w:r w:rsidR="005B1194">
        <w:rPr>
          <w:noProof/>
          <w:color w:val="4472C4" w:themeColor="accent5"/>
        </w:rPr>
        <w:t xml:space="preserve">e.g. </w:t>
      </w:r>
      <w:r w:rsidRPr="00F700A2">
        <w:rPr>
          <w:noProof/>
          <w:color w:val="4472C4" w:themeColor="accent5"/>
        </w:rPr>
        <w:t>Gómez-González et al., 2020; Kostkova, 2015)</w:t>
      </w:r>
      <w:r w:rsidRPr="00F700A2">
        <w:rPr>
          <w:color w:val="4472C4" w:themeColor="accent5"/>
        </w:rPr>
        <w:fldChar w:fldCharType="end"/>
      </w:r>
      <w:r w:rsidRPr="00F700A2">
        <w:rPr>
          <w:color w:val="4472C4" w:themeColor="accent5"/>
        </w:rPr>
        <w:t>.</w:t>
      </w:r>
      <w:r w:rsidRPr="003D3C2C">
        <w:rPr>
          <w:color w:val="4472C4" w:themeColor="accent5"/>
        </w:rPr>
        <w:t xml:space="preserve"> </w:t>
      </w:r>
      <w:r w:rsidRPr="00F700A2">
        <w:rPr>
          <w:color w:val="4472C4" w:themeColor="accent5"/>
        </w:rPr>
        <w:t xml:space="preserve">The purpose of </w:t>
      </w:r>
      <w:r w:rsidR="006A63CC">
        <w:rPr>
          <w:color w:val="4472C4" w:themeColor="accent5"/>
        </w:rPr>
        <w:t>the</w:t>
      </w:r>
      <w:r w:rsidRPr="00F700A2">
        <w:rPr>
          <w:color w:val="4472C4" w:themeColor="accent5"/>
        </w:rPr>
        <w:t xml:space="preserve"> </w:t>
      </w:r>
      <w:r w:rsidR="006A63CC">
        <w:rPr>
          <w:color w:val="4472C4" w:themeColor="accent5"/>
        </w:rPr>
        <w:t>subsections are</w:t>
      </w:r>
      <w:r w:rsidRPr="00F700A2">
        <w:rPr>
          <w:color w:val="4472C4" w:themeColor="accent5"/>
        </w:rPr>
        <w:t xml:space="preserve">  to briefly discuss some contextual challenges that continue to exist prior to the widespread use of the new and emerging technologies described above. The set of challenges described below will be chosen based on their potential to interact with the novel challenges.</w:t>
      </w:r>
      <w:r w:rsidR="006A63CC">
        <w:rPr>
          <w:color w:val="4472C4" w:themeColor="accent5"/>
        </w:rPr>
        <w:t xml:space="preserve"> </w:t>
      </w:r>
    </w:p>
    <w:p w14:paraId="573D76A5" w14:textId="77777777" w:rsidR="003D3C2C" w:rsidRDefault="003D3C2C" w:rsidP="003D3C2C">
      <w:r w:rsidRPr="00004E11">
        <w:rPr>
          <w:color w:val="FF0000"/>
        </w:rPr>
        <w:t>*Ciarán McInerney (UoL) to lead on this section</w:t>
      </w:r>
      <w:r>
        <w:rPr>
          <w:color w:val="FF0000"/>
        </w:rPr>
        <w:t xml:space="preserve"> and its subsections</w:t>
      </w:r>
      <w:r w:rsidRPr="00004E11">
        <w:rPr>
          <w:color w:val="FF0000"/>
        </w:rPr>
        <w:t>*</w:t>
      </w:r>
    </w:p>
    <w:p w14:paraId="6BFD7F1E" w14:textId="77777777" w:rsidR="003D3C2C" w:rsidRPr="00F700A2" w:rsidRDefault="003D3C2C" w:rsidP="003D3C2C">
      <w:pPr>
        <w:rPr>
          <w:color w:val="4472C4" w:themeColor="accent5"/>
        </w:rPr>
      </w:pPr>
    </w:p>
    <w:p w14:paraId="7702804E" w14:textId="77777777" w:rsidR="003D3C2C" w:rsidRDefault="003D3C2C" w:rsidP="003D3C2C"/>
    <w:p w14:paraId="36012B72" w14:textId="638D74EA" w:rsidR="003D3C2C" w:rsidRDefault="00317D7E" w:rsidP="00317D7E">
      <w:pPr>
        <w:pStyle w:val="Heading2"/>
      </w:pPr>
      <w:r>
        <w:t>*</w:t>
      </w:r>
      <w:r w:rsidR="003D3C2C">
        <w:t>Interoperability</w:t>
      </w:r>
    </w:p>
    <w:p w14:paraId="65EC78AC" w14:textId="77777777" w:rsidR="003D3C2C" w:rsidRDefault="003D3C2C" w:rsidP="003D3C2C">
      <w:pPr>
        <w:rPr>
          <w:color w:val="4472C4" w:themeColor="accent5"/>
        </w:rPr>
      </w:pPr>
      <w:r w:rsidRPr="00F700A2">
        <w:rPr>
          <w:color w:val="4472C4" w:themeColor="accent5"/>
        </w:rPr>
        <w:t xml:space="preserve">The purpose of this subsection is to explain the problem of interoperability as it relates to health information technologies. We will argue that interoperability is the responsibility of policymakers, technology leaders and industry implementers, as suggested by </w:t>
      </w:r>
      <w:r w:rsidRPr="00F700A2">
        <w:rPr>
          <w:color w:val="4472C4" w:themeColor="accent5"/>
        </w:rPr>
        <w:fldChar w:fldCharType="begin" w:fldLock="1"/>
      </w:r>
      <w:r w:rsidRPr="00F700A2">
        <w:rPr>
          <w:color w:val="4472C4" w:themeColor="accent5"/>
        </w:rP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Benson &amp; Grieve, 2016)</w:t>
      </w:r>
      <w:r w:rsidRPr="00F700A2">
        <w:rPr>
          <w:color w:val="4472C4" w:themeColor="accent5"/>
        </w:rPr>
        <w:fldChar w:fldCharType="end"/>
      </w:r>
      <w:r w:rsidRPr="00F700A2">
        <w:rPr>
          <w:color w:val="4472C4" w:themeColor="accent5"/>
        </w:rPr>
        <w:t>.</w:t>
      </w:r>
    </w:p>
    <w:p w14:paraId="3BDE4A88" w14:textId="77777777" w:rsidR="003D3C2C" w:rsidRPr="00F700A2" w:rsidRDefault="003D3C2C" w:rsidP="003D3C2C">
      <w:pPr>
        <w:rPr>
          <w:color w:val="4472C4" w:themeColor="accent5"/>
        </w:rPr>
      </w:pPr>
      <w:r w:rsidRPr="00004E11">
        <w:rPr>
          <w:color w:val="FF0000"/>
        </w:rPr>
        <w:t xml:space="preserve">*Ciarán McInerney (UoL) to lead on this </w:t>
      </w:r>
      <w:r>
        <w:rPr>
          <w:color w:val="FF0000"/>
        </w:rPr>
        <w:t>subsection</w:t>
      </w:r>
      <w:r w:rsidRPr="00004E11">
        <w:rPr>
          <w:color w:val="FF0000"/>
        </w:rPr>
        <w:t>*</w:t>
      </w:r>
    </w:p>
    <w:p w14:paraId="59DE1A66" w14:textId="77777777" w:rsidR="003D3C2C" w:rsidRDefault="003D3C2C" w:rsidP="003D3C2C"/>
    <w:p w14:paraId="38A79079" w14:textId="1BDFEF08" w:rsidR="003D3C2C" w:rsidRDefault="00317D7E" w:rsidP="00317D7E">
      <w:pPr>
        <w:pStyle w:val="Heading2"/>
      </w:pPr>
      <w:r>
        <w:t>*</w:t>
      </w:r>
      <w:r w:rsidR="003D3C2C">
        <w:t>No testing before implementation</w:t>
      </w:r>
    </w:p>
    <w:p w14:paraId="0F5E4E7F" w14:textId="77777777" w:rsidR="003D3C2C" w:rsidRDefault="003D3C2C" w:rsidP="003D3C2C">
      <w:pPr>
        <w:rPr>
          <w:color w:val="4472C4" w:themeColor="accent5"/>
        </w:rPr>
      </w:pPr>
      <w:r w:rsidRPr="00F700A2">
        <w:rPr>
          <w:color w:val="4472C4" w:themeColor="accent5"/>
        </w:rPr>
        <w:t xml:space="preserve">The purpose of this subsection is to highlight the lack of testing that precedes implementation of health information technologies and the consequences of such oversight. We will link our presentation with the large contribution of health information technologies by commercial providers, about whose testing we are unaware due to the opacity of IP. </w:t>
      </w:r>
    </w:p>
    <w:p w14:paraId="2FF61E20" w14:textId="77777777" w:rsidR="003D3C2C" w:rsidRPr="00F700A2" w:rsidRDefault="003D3C2C" w:rsidP="003D3C2C">
      <w:pPr>
        <w:rPr>
          <w:color w:val="4472C4" w:themeColor="accent5"/>
        </w:rPr>
      </w:pPr>
      <w:r w:rsidRPr="00004E11">
        <w:rPr>
          <w:color w:val="FF0000"/>
        </w:rPr>
        <w:t xml:space="preserve">*Ciarán McInerney (UoL) to lead on this </w:t>
      </w:r>
      <w:r>
        <w:rPr>
          <w:color w:val="FF0000"/>
        </w:rPr>
        <w:t>subsection</w:t>
      </w:r>
      <w:r w:rsidRPr="00004E11">
        <w:rPr>
          <w:color w:val="FF0000"/>
        </w:rPr>
        <w:t>*</w:t>
      </w:r>
    </w:p>
    <w:p w14:paraId="0FEE901D" w14:textId="77777777" w:rsidR="003D3C2C" w:rsidRPr="0084507D" w:rsidRDefault="003D3C2C" w:rsidP="003D3C2C"/>
    <w:p w14:paraId="4E1B5DE2" w14:textId="63645A0F" w:rsidR="003D3C2C" w:rsidRDefault="00317D7E" w:rsidP="00317D7E">
      <w:pPr>
        <w:pStyle w:val="Heading2"/>
      </w:pPr>
      <w:r>
        <w:t>*</w:t>
      </w:r>
      <w:r w:rsidR="003D3C2C">
        <w:t>Digital inequality</w:t>
      </w:r>
    </w:p>
    <w:p w14:paraId="0AED8D88" w14:textId="7216AF3E" w:rsidR="003D3C2C" w:rsidRDefault="003D3C2C" w:rsidP="003D3C2C">
      <w:r w:rsidRPr="00F700A2">
        <w:rPr>
          <w:color w:val="4472C4" w:themeColor="accent5"/>
        </w:rPr>
        <w:t>The purpose of this subsection is to highlight that new and incr</w:t>
      </w:r>
      <w:r w:rsidR="006A63CC">
        <w:rPr>
          <w:color w:val="4472C4" w:themeColor="accent5"/>
        </w:rPr>
        <w:t>easingly-</w:t>
      </w:r>
      <w:r w:rsidRPr="00F700A2">
        <w:rPr>
          <w:color w:val="4472C4" w:themeColor="accent5"/>
        </w:rPr>
        <w:t xml:space="preserve">complex health information technologies are not likely to be equally affordable nor available for all </w:t>
      </w:r>
      <w:r w:rsidRPr="00F700A2">
        <w:rPr>
          <w:color w:val="4472C4" w:themeColor="accent5"/>
        </w:rPr>
        <w:fldChar w:fldCharType="begin" w:fldLock="1"/>
      </w:r>
      <w:r w:rsidRPr="00F700A2">
        <w:rPr>
          <w:color w:val="4472C4" w:themeColor="accent5"/>
        </w:rPr>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Banerjee, 2019; Lupton, 2017; McAuley, 2014; Robinson et al., 2015)</w:t>
      </w:r>
      <w:r w:rsidRPr="00F700A2">
        <w:rPr>
          <w:color w:val="4472C4" w:themeColor="accent5"/>
        </w:rPr>
        <w:fldChar w:fldCharType="end"/>
      </w:r>
      <w:r>
        <w:t>.</w:t>
      </w:r>
    </w:p>
    <w:p w14:paraId="565B597F" w14:textId="77777777" w:rsidR="003D3C2C" w:rsidRDefault="003D3C2C" w:rsidP="003D3C2C">
      <w:r w:rsidRPr="00004E11">
        <w:rPr>
          <w:color w:val="FF0000"/>
        </w:rPr>
        <w:t xml:space="preserve">*Ciarán McInerney (UoL) to lead on this </w:t>
      </w:r>
      <w:r>
        <w:rPr>
          <w:color w:val="FF0000"/>
        </w:rPr>
        <w:t>subsection</w:t>
      </w:r>
      <w:r w:rsidRPr="00004E11">
        <w:rPr>
          <w:color w:val="FF0000"/>
        </w:rPr>
        <w:t>*</w:t>
      </w:r>
    </w:p>
    <w:p w14:paraId="098534BB" w14:textId="77777777" w:rsidR="003D3C2C" w:rsidRDefault="003D3C2C" w:rsidP="003D3C2C"/>
    <w:p w14:paraId="5644AA5F" w14:textId="6EC89B7E" w:rsidR="003D3C2C" w:rsidRDefault="00317D7E" w:rsidP="00317D7E">
      <w:pPr>
        <w:pStyle w:val="Heading2"/>
      </w:pPr>
      <w:r>
        <w:t>*</w:t>
      </w:r>
      <w:r w:rsidR="003D3C2C">
        <w:t>Transient relevance of statistical models</w:t>
      </w:r>
    </w:p>
    <w:p w14:paraId="2348E072" w14:textId="77777777" w:rsidR="003D3C2C" w:rsidRDefault="003D3C2C" w:rsidP="003D3C2C">
      <w:pPr>
        <w:rPr>
          <w:color w:val="4472C4" w:themeColor="accent5"/>
        </w:rPr>
      </w:pPr>
      <w:r w:rsidRPr="00F700A2">
        <w:rPr>
          <w:color w:val="4472C4" w:themeColor="accent5"/>
        </w:rPr>
        <w:t xml:space="preserve">The purpose of this subsection is to highlight the problem that static, pre-learned models are out of data very quickly – immediately so, if historic data are already unrepresentative of the current state of affairs </w:t>
      </w:r>
      <w:r w:rsidRPr="00F700A2">
        <w:rPr>
          <w:color w:val="4472C4" w:themeColor="accent5"/>
        </w:rPr>
        <w:fldChar w:fldCharType="begin" w:fldLock="1"/>
      </w:r>
      <w:r w:rsidRPr="00F700A2">
        <w:rPr>
          <w:color w:val="4472C4" w:themeColor="accent5"/>
        </w:rPr>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Hickey, Grant, Caiado, et al., 2013; Hickey, Grant, Murphy, et al., 2013; Jenkins et al., 2018)</w:t>
      </w:r>
      <w:r w:rsidRPr="00F700A2">
        <w:rPr>
          <w:color w:val="4472C4" w:themeColor="accent5"/>
        </w:rPr>
        <w:fldChar w:fldCharType="end"/>
      </w:r>
    </w:p>
    <w:p w14:paraId="3DD73867" w14:textId="59E9574A" w:rsidR="003D3C2C" w:rsidRPr="00F700A2" w:rsidRDefault="003D3C2C" w:rsidP="003D3C2C">
      <w:pPr>
        <w:rPr>
          <w:color w:val="4472C4" w:themeColor="accent5"/>
        </w:rPr>
      </w:pPr>
      <w:r w:rsidRPr="00004E11">
        <w:rPr>
          <w:color w:val="FF0000"/>
        </w:rPr>
        <w:t xml:space="preserve">*Ciarán McInerney (UoL) to lead on this </w:t>
      </w:r>
      <w:r>
        <w:rPr>
          <w:color w:val="FF0000"/>
        </w:rPr>
        <w:t>subsection</w:t>
      </w:r>
      <w:r w:rsidR="006A63CC">
        <w:rPr>
          <w:color w:val="FF0000"/>
        </w:rPr>
        <w:t xml:space="preserve"> with David Jenkins (UoM)</w:t>
      </w:r>
      <w:r w:rsidRPr="00004E11">
        <w:rPr>
          <w:color w:val="FF0000"/>
        </w:rPr>
        <w:t>*</w:t>
      </w:r>
    </w:p>
    <w:p w14:paraId="049B89BC" w14:textId="77777777" w:rsidR="003D3C2C" w:rsidRDefault="003D3C2C" w:rsidP="003D3C2C"/>
    <w:p w14:paraId="5DFF9B41" w14:textId="44F6CBF8" w:rsidR="003D3C2C" w:rsidRDefault="00317D7E" w:rsidP="00317D7E">
      <w:pPr>
        <w:pStyle w:val="Heading2"/>
      </w:pPr>
      <w:r>
        <w:t>*</w:t>
      </w:r>
      <w:r w:rsidR="003D3C2C">
        <w:t>Aging population</w:t>
      </w:r>
    </w:p>
    <w:p w14:paraId="31F40207" w14:textId="77777777" w:rsidR="003D3C2C" w:rsidRDefault="003D3C2C" w:rsidP="003D3C2C">
      <w:pPr>
        <w:rPr>
          <w:color w:val="4472C4" w:themeColor="accent5"/>
        </w:rPr>
      </w:pPr>
      <w:r w:rsidRPr="00F700A2">
        <w:rPr>
          <w:color w:val="4472C4" w:themeColor="accent5"/>
        </w:rPr>
        <w:t xml:space="preserve">The purpose of this subsection is to present the contextual challenge of an aging population and how it relates to the challenges presented so far. We will present examples of technological solutions proposed to address aging populations </w:t>
      </w:r>
      <w:r w:rsidRPr="00F700A2">
        <w:rPr>
          <w:color w:val="4472C4" w:themeColor="accent5"/>
        </w:rPr>
        <w:fldChar w:fldCharType="begin" w:fldLock="1"/>
      </w:r>
      <w:r w:rsidRPr="00F700A2">
        <w:rPr>
          <w:color w:val="4472C4" w:themeColor="accent5"/>
        </w:rPr>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Daly Lynn et al., 2019; Neves &amp; Vetere, 2019)</w:t>
      </w:r>
      <w:r w:rsidRPr="00F700A2">
        <w:rPr>
          <w:color w:val="4472C4" w:themeColor="accent5"/>
        </w:rPr>
        <w:fldChar w:fldCharType="end"/>
      </w:r>
      <w:r w:rsidRPr="00F700A2">
        <w:rPr>
          <w:color w:val="4472C4" w:themeColor="accent5"/>
        </w:rPr>
        <w:t xml:space="preserve"> and </w:t>
      </w:r>
      <w:r w:rsidRPr="00D70CDB">
        <w:rPr>
          <w:color w:val="4472C4" w:themeColor="accent5"/>
        </w:rPr>
        <w:t xml:space="preserve">critically discuss motivations and consequences </w:t>
      </w:r>
      <w:r w:rsidRPr="00D70CDB">
        <w:rPr>
          <w:color w:val="4472C4" w:themeColor="accent5"/>
        </w:rPr>
        <w:fldChar w:fldCharType="begin" w:fldLock="1"/>
      </w:r>
      <w:r w:rsidRPr="00D70CDB">
        <w:rPr>
          <w:color w:val="4472C4" w:themeColor="accent5"/>
        </w:rP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Pr="00D70CDB">
        <w:rPr>
          <w:color w:val="4472C4" w:themeColor="accent5"/>
        </w:rPr>
        <w:fldChar w:fldCharType="separate"/>
      </w:r>
      <w:r w:rsidRPr="00D70CDB">
        <w:rPr>
          <w:noProof/>
          <w:color w:val="4472C4" w:themeColor="accent5"/>
        </w:rPr>
        <w:t>(Pilotto et al., 2018)</w:t>
      </w:r>
      <w:r w:rsidRPr="00D70CDB">
        <w:rPr>
          <w:color w:val="4472C4" w:themeColor="accent5"/>
        </w:rPr>
        <w:fldChar w:fldCharType="end"/>
      </w:r>
      <w:r w:rsidRPr="00D70CDB">
        <w:rPr>
          <w:color w:val="4472C4" w:themeColor="accent5"/>
        </w:rPr>
        <w:t>.</w:t>
      </w:r>
    </w:p>
    <w:p w14:paraId="5C3E1A18" w14:textId="78FE9238" w:rsidR="003D3C2C" w:rsidRPr="003D3C2C" w:rsidRDefault="003D3C2C" w:rsidP="003D3C2C">
      <w:r w:rsidRPr="00004E11">
        <w:rPr>
          <w:color w:val="FF0000"/>
        </w:rPr>
        <w:t xml:space="preserve">*Ciarán McInerney (UoL) to lead on this </w:t>
      </w:r>
      <w:r>
        <w:rPr>
          <w:color w:val="FF0000"/>
        </w:rPr>
        <w:t>subsection</w:t>
      </w:r>
      <w:r w:rsidRPr="00004E11">
        <w:rPr>
          <w:color w:val="FF0000"/>
        </w:rPr>
        <w:t>*</w:t>
      </w:r>
    </w:p>
    <w:p w14:paraId="265E847F" w14:textId="77777777" w:rsidR="00EC546B" w:rsidRDefault="00EC546B" w:rsidP="00AB3439"/>
    <w:p w14:paraId="4A4AC040" w14:textId="77777777" w:rsidR="00656305" w:rsidRDefault="00656305" w:rsidP="00F700A2">
      <w:pPr>
        <w:pStyle w:val="Heading1"/>
      </w:pPr>
      <w:r>
        <w:t>Method</w:t>
      </w:r>
    </w:p>
    <w:p w14:paraId="43BAF014" w14:textId="3844DB78" w:rsidR="001F4ED1" w:rsidRPr="00F700A2" w:rsidRDefault="00726CBE" w:rsidP="005C22CE">
      <w:pPr>
        <w:rPr>
          <w:color w:val="4472C4" w:themeColor="accent5"/>
        </w:rPr>
      </w:pPr>
      <w:r w:rsidRPr="00F700A2">
        <w:rPr>
          <w:color w:val="4472C4" w:themeColor="accent5"/>
        </w:rPr>
        <w:t xml:space="preserve">The purpose of this section is to describe the process by which this publication was produced and how it fits within the structure of </w:t>
      </w:r>
      <w:r w:rsidR="005C22CE" w:rsidRPr="00F700A2">
        <w:rPr>
          <w:color w:val="4472C4" w:themeColor="accent5"/>
        </w:rPr>
        <w:t>a</w:t>
      </w:r>
      <w:r w:rsidRPr="00F700A2">
        <w:rPr>
          <w:color w:val="4472C4" w:themeColor="accent5"/>
        </w:rPr>
        <w:t xml:space="preserve"> larger </w:t>
      </w:r>
      <w:r w:rsidR="005C22CE" w:rsidRPr="00F700A2">
        <w:rPr>
          <w:color w:val="4472C4" w:themeColor="accent5"/>
        </w:rPr>
        <w:t>collaboration</w:t>
      </w:r>
      <w:r w:rsidRPr="00F700A2">
        <w:rPr>
          <w:color w:val="4472C4" w:themeColor="accent5"/>
        </w:rPr>
        <w:t xml:space="preserve"> series.</w:t>
      </w:r>
      <w:r w:rsidR="008E287D" w:rsidRPr="00F700A2">
        <w:rPr>
          <w:color w:val="4472C4" w:themeColor="accent5"/>
        </w:rPr>
        <w:t xml:space="preserve"> </w:t>
      </w:r>
    </w:p>
    <w:p w14:paraId="30BE240E" w14:textId="63FD0DED" w:rsidR="00656305" w:rsidRDefault="005C22CE" w:rsidP="00656305">
      <w:r>
        <w:t xml:space="preserve">An initial set of new and emerging </w:t>
      </w:r>
      <w:r w:rsidR="00AA6BB1">
        <w:t>health information tech</w:t>
      </w:r>
      <w:r>
        <w:t xml:space="preserve">nologies were collated by the main author following a scoping review of the academic, commercial and grey literature relating to </w:t>
      </w:r>
      <w:r w:rsidR="00AA6BB1">
        <w:t>health information tech</w:t>
      </w:r>
      <w:r>
        <w:t xml:space="preserve">nology. </w:t>
      </w:r>
      <w:r w:rsidR="006A63CC">
        <w:t>A workshop of &lt;</w:t>
      </w:r>
      <w:r w:rsidR="006A63CC">
        <w:rPr>
          <w:i/>
        </w:rPr>
        <w:t>final count of collaborators</w:t>
      </w:r>
      <w:r w:rsidR="006A63CC">
        <w:t>&gt; collaborators</w:t>
      </w:r>
      <w:r w:rsidR="006A63CC" w:rsidRPr="00AA44BF">
        <w:t xml:space="preserve"> </w:t>
      </w:r>
      <w:r w:rsidR="006A63CC">
        <w:t>was convened who represent those who develop, evaluate and</w:t>
      </w:r>
      <w:r w:rsidR="006A63CC" w:rsidRPr="00AA44BF">
        <w:t xml:space="preserve"> use</w:t>
      </w:r>
      <w:r w:rsidR="006A63CC">
        <w:t xml:space="preserve"> health information technologies and their data</w:t>
      </w:r>
      <w:r w:rsidR="006A63CC" w:rsidRPr="00AA44BF">
        <w:t xml:space="preserve"> for both research and practical purposes. </w:t>
      </w:r>
      <w:r w:rsidR="006A63CC">
        <w:t>Collaborators</w:t>
      </w:r>
      <w:r w:rsidR="006A63CC" w:rsidRPr="00AA44BF">
        <w:t xml:space="preserve"> included</w:t>
      </w:r>
      <w:r w:rsidR="006A63CC">
        <w:t xml:space="preserve"> &lt;</w:t>
      </w:r>
      <w:r w:rsidR="006A63CC">
        <w:rPr>
          <w:i/>
        </w:rPr>
        <w:t>list of roles represented by collaborators</w:t>
      </w:r>
      <w:r w:rsidR="006A63CC">
        <w:t xml:space="preserve">&gt;. The aforementioned new and emerging technologies provided the substrate for breakout discussions with the collaborators about the patient-safety challenges that might arise from use of these technologies, alone and in conjunction with other existing, new and emerging technologies. The suggested challenges were then sorted into classes of challenges for succinct presentation in this publication. </w:t>
      </w:r>
    </w:p>
    <w:p w14:paraId="35067DB6" w14:textId="2B32E2E3" w:rsidR="008E287D" w:rsidRDefault="008E287D" w:rsidP="00656305"/>
    <w:p w14:paraId="2320E89E" w14:textId="3C9D4586" w:rsidR="00AB3439" w:rsidRDefault="00E97300" w:rsidP="00F700A2">
      <w:pPr>
        <w:pStyle w:val="Heading1"/>
      </w:pPr>
      <w:r>
        <w:t xml:space="preserve">What </w:t>
      </w:r>
      <w:r w:rsidR="00656305">
        <w:t>might be</w:t>
      </w:r>
      <w:r>
        <w:t xml:space="preserve"> the new and emerging </w:t>
      </w:r>
      <w:r w:rsidR="00AA6BB1">
        <w:t>health information tech</w:t>
      </w:r>
      <w:r>
        <w:t>nologies?</w:t>
      </w:r>
    </w:p>
    <w:p w14:paraId="5EE695C5" w14:textId="756F643C" w:rsidR="00BE037C" w:rsidRDefault="00E619A1" w:rsidP="00865867">
      <w:pPr>
        <w:rPr>
          <w:color w:val="4472C4" w:themeColor="accent5"/>
        </w:rPr>
      </w:pPr>
      <w:r w:rsidRPr="00F700A2">
        <w:rPr>
          <w:color w:val="4472C4" w:themeColor="accent5"/>
        </w:rPr>
        <w:t xml:space="preserve">The purpose of this section is to </w:t>
      </w:r>
      <w:r w:rsidR="00004E11" w:rsidRPr="00F700A2">
        <w:rPr>
          <w:color w:val="4472C4" w:themeColor="accent5"/>
        </w:rPr>
        <w:t xml:space="preserve">briefly </w:t>
      </w:r>
      <w:r w:rsidR="00FD1560">
        <w:rPr>
          <w:color w:val="4472C4" w:themeColor="accent5"/>
        </w:rPr>
        <w:t xml:space="preserve">and generally </w:t>
      </w:r>
      <w:r w:rsidRPr="00F700A2">
        <w:rPr>
          <w:color w:val="4472C4" w:themeColor="accent5"/>
        </w:rPr>
        <w:t xml:space="preserve">describe </w:t>
      </w:r>
      <w:r w:rsidR="00004E11" w:rsidRPr="00F700A2">
        <w:rPr>
          <w:color w:val="4472C4" w:themeColor="accent5"/>
        </w:rPr>
        <w:t xml:space="preserve">characteristics of </w:t>
      </w:r>
      <w:r w:rsidRPr="00F700A2">
        <w:rPr>
          <w:color w:val="4472C4" w:themeColor="accent5"/>
        </w:rPr>
        <w:t xml:space="preserve">new and emerging </w:t>
      </w:r>
      <w:r w:rsidR="00AA6BB1" w:rsidRPr="00F700A2">
        <w:rPr>
          <w:color w:val="4472C4" w:themeColor="accent5"/>
        </w:rPr>
        <w:t>health information tech</w:t>
      </w:r>
      <w:r w:rsidRPr="00F700A2">
        <w:rPr>
          <w:color w:val="4472C4" w:themeColor="accent5"/>
        </w:rPr>
        <w:t xml:space="preserve">nologies. </w:t>
      </w:r>
    </w:p>
    <w:p w14:paraId="728E20DB" w14:textId="77777777" w:rsidR="00A20FF2" w:rsidRPr="00F700A2" w:rsidRDefault="00A20FF2" w:rsidP="00865867">
      <w:pPr>
        <w:rPr>
          <w:color w:val="4472C4" w:themeColor="accent5"/>
        </w:rPr>
      </w:pPr>
    </w:p>
    <w:p w14:paraId="5169DDF0" w14:textId="48A4B1B7" w:rsidR="00A20FF2" w:rsidRPr="00A20FF2" w:rsidRDefault="00317D7E" w:rsidP="00A20FF2">
      <w:pPr>
        <w:pStyle w:val="Heading2"/>
      </w:pPr>
      <w:r>
        <w:t>*</w:t>
      </w:r>
      <w:r w:rsidR="00A20FF2">
        <w:t>What is</w:t>
      </w:r>
      <w:r>
        <w:t xml:space="preserve"> meant by</w:t>
      </w:r>
      <w:r w:rsidR="00A20FF2">
        <w:t xml:space="preserve"> “new” and “emerging”?</w:t>
      </w:r>
    </w:p>
    <w:p w14:paraId="05993626" w14:textId="76797C59" w:rsidR="00317D7E" w:rsidRDefault="00004E11" w:rsidP="00317D7E">
      <w:r>
        <w:rPr>
          <w:color w:val="FF0000"/>
        </w:rPr>
        <w:t>*</w:t>
      </w:r>
      <w:r w:rsidR="00A20FF2">
        <w:rPr>
          <w:color w:val="FF0000"/>
        </w:rPr>
        <w:t xml:space="preserve">Introduce our framework for defining what “new” and “emerging” means. </w:t>
      </w:r>
      <w:r w:rsidR="00317D7E">
        <w:rPr>
          <w:color w:val="FF0000"/>
        </w:rPr>
        <w:t xml:space="preserve">We might choose to use </w:t>
      </w:r>
      <w:r w:rsidR="00A20FF2">
        <w:rPr>
          <w:color w:val="FF0000"/>
        </w:rPr>
        <w:t xml:space="preserve">Levitt’s </w:t>
      </w:r>
      <w:r w:rsidR="00317D7E">
        <w:rPr>
          <w:color w:val="FF0000"/>
        </w:rPr>
        <w:t xml:space="preserve">diamond and the following framework: </w:t>
      </w:r>
      <w:r w:rsidR="00317D7E" w:rsidRPr="00317D7E">
        <w:rPr>
          <w:color w:val="FF0000"/>
        </w:rPr>
        <w:t xml:space="preserve">Existing </w:t>
      </w:r>
      <w:r w:rsidR="00317D7E">
        <w:rPr>
          <w:color w:val="FF0000"/>
        </w:rPr>
        <w:t>=</w:t>
      </w:r>
      <w:r w:rsidR="00317D7E" w:rsidRPr="00317D7E">
        <w:rPr>
          <w:color w:val="FF0000"/>
        </w:rPr>
        <w:t xml:space="preserve"> Many people have used it</w:t>
      </w:r>
      <w:r w:rsidR="00317D7E">
        <w:rPr>
          <w:color w:val="FF0000"/>
        </w:rPr>
        <w:t xml:space="preserve">; Emerging = </w:t>
      </w:r>
      <w:r w:rsidR="00317D7E" w:rsidRPr="00317D7E">
        <w:rPr>
          <w:color w:val="FF0000"/>
        </w:rPr>
        <w:t>Many people haven’t used it</w:t>
      </w:r>
      <w:r w:rsidR="00317D7E">
        <w:rPr>
          <w:color w:val="FF0000"/>
        </w:rPr>
        <w:t xml:space="preserve">; </w:t>
      </w:r>
      <w:r w:rsidR="00317D7E" w:rsidRPr="00317D7E">
        <w:rPr>
          <w:color w:val="FF0000"/>
        </w:rPr>
        <w:t xml:space="preserve">New </w:t>
      </w:r>
      <w:r w:rsidR="00317D7E">
        <w:rPr>
          <w:color w:val="FF0000"/>
        </w:rPr>
        <w:t>=</w:t>
      </w:r>
      <w:r w:rsidR="00317D7E" w:rsidRPr="00317D7E">
        <w:rPr>
          <w:color w:val="FF0000"/>
        </w:rPr>
        <w:t xml:space="preserve"> no one has used this</w:t>
      </w:r>
      <w:r w:rsidR="00317D7E">
        <w:rPr>
          <w:color w:val="FF0000"/>
        </w:rPr>
        <w:t>.</w:t>
      </w:r>
    </w:p>
    <w:p w14:paraId="7DB071C0" w14:textId="48CBE701" w:rsidR="00A20FF2" w:rsidRDefault="00A20FF2" w:rsidP="00865867">
      <w:pPr>
        <w:rPr>
          <w:color w:val="FF0000"/>
        </w:rPr>
      </w:pPr>
    </w:p>
    <w:p w14:paraId="172EB656" w14:textId="726F3F62" w:rsidR="00A20FF2" w:rsidRPr="00A20FF2" w:rsidRDefault="00A20FF2" w:rsidP="00A20FF2">
      <w:pPr>
        <w:pStyle w:val="Heading2"/>
      </w:pPr>
      <w:r w:rsidRPr="00A20FF2">
        <w:t>Characteristics of new and emerging technologies</w:t>
      </w:r>
    </w:p>
    <w:p w14:paraId="3B6D25C5" w14:textId="0D0E60F6" w:rsidR="00004E11" w:rsidRDefault="00A20FF2" w:rsidP="00865867">
      <w:pPr>
        <w:rPr>
          <w:color w:val="FF0000"/>
        </w:rPr>
      </w:pPr>
      <w:r>
        <w:rPr>
          <w:color w:val="FF0000"/>
        </w:rPr>
        <w:t>*</w:t>
      </w:r>
      <w:r w:rsidR="00004E11">
        <w:rPr>
          <w:color w:val="FF0000"/>
        </w:rPr>
        <w:t xml:space="preserve">The table of 16 technologies can provide the substrate for the development of </w:t>
      </w:r>
      <w:r w:rsidR="00004E11" w:rsidRPr="001D63F3">
        <w:rPr>
          <w:color w:val="FF0000"/>
          <w:u w:val="single"/>
        </w:rPr>
        <w:t>characteristics of new and emerging H.I.T.</w:t>
      </w:r>
      <w:r w:rsidR="00004E11">
        <w:rPr>
          <w:color w:val="FF0000"/>
        </w:rPr>
        <w:t>, which will provide context for discussion of possible challenges.</w:t>
      </w:r>
    </w:p>
    <w:p w14:paraId="69B9DF2B" w14:textId="79EA3A39" w:rsidR="001D63F3" w:rsidRPr="001D63F3" w:rsidRDefault="001D63F3" w:rsidP="00865867">
      <w:pPr>
        <w:rPr>
          <w:color w:val="FF0000"/>
        </w:rPr>
      </w:pPr>
      <w:r w:rsidRPr="001D63F3">
        <w:rPr>
          <w:color w:val="FF0000"/>
        </w:rPr>
        <w:t>OJ – pace, procurement, lack of stakeholder engagement</w:t>
      </w:r>
      <w:r>
        <w:rPr>
          <w:color w:val="FF0000"/>
        </w:rPr>
        <w:t>, bleeding edge*</w:t>
      </w:r>
    </w:p>
    <w:p w14:paraId="65D46385" w14:textId="43B0B9A6" w:rsidR="00E619A1" w:rsidRPr="00E619A1" w:rsidRDefault="00E619A1" w:rsidP="00E619A1"/>
    <w:p w14:paraId="628FE09B" w14:textId="77777777" w:rsidR="00865867" w:rsidRDefault="00865867" w:rsidP="00865867"/>
    <w:p w14:paraId="44A892CB" w14:textId="1C5DB94E" w:rsidR="00E97300" w:rsidRPr="00E97300" w:rsidRDefault="00E97300" w:rsidP="00F700A2">
      <w:pPr>
        <w:pStyle w:val="Heading1"/>
      </w:pPr>
      <w:r>
        <w:t>What are the c</w:t>
      </w:r>
      <w:r w:rsidR="001F4ED1">
        <w:t xml:space="preserve">hallenges associated with the new and </w:t>
      </w:r>
      <w:r>
        <w:t xml:space="preserve">emerging </w:t>
      </w:r>
      <w:r w:rsidR="00176F47">
        <w:t xml:space="preserve">health information </w:t>
      </w:r>
      <w:r>
        <w:t>technologies</w:t>
      </w:r>
      <w:r w:rsidR="00F044CF">
        <w:t>?</w:t>
      </w:r>
    </w:p>
    <w:p w14:paraId="334E81A4" w14:textId="337DD5E8" w:rsidR="001D63F3" w:rsidRPr="00D70CDB" w:rsidRDefault="00471B5D" w:rsidP="001D63F3">
      <w:r w:rsidRPr="00F700A2">
        <w:rPr>
          <w:color w:val="4472C4" w:themeColor="accent5"/>
        </w:rPr>
        <w:t>The purpose of this section is to describe the output of the discussions within the collaborative regarding the novel challenges posed by the new and emerging technologies listed above.</w:t>
      </w:r>
      <w:r w:rsidR="006F40D7">
        <w:rPr>
          <w:color w:val="4472C4" w:themeColor="accent5"/>
        </w:rPr>
        <w:t xml:space="preserve"> We will then discuss the patient-safety implications of these challenges.</w:t>
      </w:r>
    </w:p>
    <w:p w14:paraId="1DC0B331" w14:textId="1C7CF10A" w:rsidR="00660F62" w:rsidRDefault="00660F62" w:rsidP="00660F62">
      <w:pPr>
        <w:rPr>
          <w:color w:val="FF0000"/>
        </w:rPr>
      </w:pPr>
      <w:r w:rsidRPr="00660F62">
        <w:rPr>
          <w:color w:val="FF0000"/>
        </w:rPr>
        <w:t>*Outputs from the short, initial workshop</w:t>
      </w:r>
      <w:r>
        <w:rPr>
          <w:color w:val="FF0000"/>
        </w:rPr>
        <w:t>:</w:t>
      </w:r>
    </w:p>
    <w:p w14:paraId="0037D05F" w14:textId="07C37A31" w:rsidR="00660F62" w:rsidRDefault="00660F62" w:rsidP="00660F62">
      <w:pPr>
        <w:pStyle w:val="ListParagraph"/>
        <w:numPr>
          <w:ilvl w:val="0"/>
          <w:numId w:val="6"/>
        </w:numPr>
        <w:rPr>
          <w:color w:val="FF0000"/>
        </w:rPr>
      </w:pPr>
      <w:r>
        <w:rPr>
          <w:color w:val="FF0000"/>
        </w:rPr>
        <w:t>It is difficult to conceptualise safety issues for digital technology in comparison to physical technology.</w:t>
      </w:r>
    </w:p>
    <w:p w14:paraId="713350FC" w14:textId="508FD74B" w:rsidR="00DB7CE8" w:rsidRDefault="00DB7CE8" w:rsidP="00660F62">
      <w:pPr>
        <w:pStyle w:val="ListParagraph"/>
        <w:numPr>
          <w:ilvl w:val="0"/>
          <w:numId w:val="6"/>
        </w:numPr>
        <w:rPr>
          <w:color w:val="FF0000"/>
        </w:rPr>
      </w:pPr>
      <w:r>
        <w:rPr>
          <w:color w:val="FF0000"/>
        </w:rPr>
        <w:t>Solutionism: The idea that every solution has a technical fix (as opposed to cultural, social, political, emotional, etc.)</w:t>
      </w:r>
    </w:p>
    <w:p w14:paraId="39432CB1" w14:textId="70D8093A" w:rsidR="00DB7CE8" w:rsidRDefault="00DB7CE8" w:rsidP="00DB7CE8">
      <w:pPr>
        <w:pStyle w:val="ListParagraph"/>
        <w:numPr>
          <w:ilvl w:val="1"/>
          <w:numId w:val="6"/>
        </w:numPr>
        <w:rPr>
          <w:color w:val="FF0000"/>
        </w:rPr>
      </w:pPr>
      <w:r>
        <w:rPr>
          <w:color w:val="FF0000"/>
        </w:rPr>
        <w:t>Do we have any non-CompSci contacts who study social/relational dynamics?</w:t>
      </w:r>
    </w:p>
    <w:p w14:paraId="2AE6F8AC" w14:textId="223C3C20" w:rsidR="00DB7CE8" w:rsidRDefault="00DB7CE8" w:rsidP="00DB7CE8">
      <w:pPr>
        <w:pStyle w:val="ListParagraph"/>
        <w:numPr>
          <w:ilvl w:val="1"/>
          <w:numId w:val="6"/>
        </w:numPr>
        <w:rPr>
          <w:color w:val="FF0000"/>
        </w:rPr>
      </w:pPr>
      <w:r>
        <w:rPr>
          <w:color w:val="FF0000"/>
        </w:rPr>
        <w:t>Connect with Centre for Decision Research for insight into how people approach problems in healthcare.</w:t>
      </w:r>
    </w:p>
    <w:p w14:paraId="7BDB6A45" w14:textId="33E2BE4C" w:rsidR="00DB7CE8" w:rsidRDefault="00DB7CE8" w:rsidP="00DB7CE8">
      <w:pPr>
        <w:pStyle w:val="ListParagraph"/>
        <w:numPr>
          <w:ilvl w:val="1"/>
          <w:numId w:val="6"/>
        </w:numPr>
        <w:rPr>
          <w:color w:val="FF0000"/>
        </w:rPr>
      </w:pPr>
      <w:r>
        <w:rPr>
          <w:color w:val="FF0000"/>
        </w:rPr>
        <w:t>Connect with Rebecca Lawton about the psychology of Patient Safety, given who she is and given she is module leader on a module called “Psychology of Patient Safety”.</w:t>
      </w:r>
    </w:p>
    <w:p w14:paraId="44506C2F" w14:textId="6E6A86D5" w:rsidR="00660F62" w:rsidRDefault="00DB7CE8" w:rsidP="00660F62">
      <w:pPr>
        <w:pStyle w:val="ListParagraph"/>
        <w:numPr>
          <w:ilvl w:val="0"/>
          <w:numId w:val="6"/>
        </w:numPr>
        <w:rPr>
          <w:color w:val="FF0000"/>
        </w:rPr>
      </w:pPr>
      <w:r>
        <w:rPr>
          <w:color w:val="FF0000"/>
        </w:rPr>
        <w:t>As it becomes easier to collect more data, how do we correctly incorporate and interpret it?</w:t>
      </w:r>
    </w:p>
    <w:p w14:paraId="251AE8E6" w14:textId="69868C4A" w:rsidR="00660F62" w:rsidRDefault="00660F62" w:rsidP="00660F62">
      <w:pPr>
        <w:pStyle w:val="ListParagraph"/>
        <w:numPr>
          <w:ilvl w:val="0"/>
          <w:numId w:val="6"/>
        </w:numPr>
        <w:rPr>
          <w:color w:val="FF0000"/>
        </w:rPr>
      </w:pPr>
      <w:r>
        <w:rPr>
          <w:color w:val="FF0000"/>
        </w:rPr>
        <w:t>How will novel challenges interact with existing challenges?</w:t>
      </w:r>
    </w:p>
    <w:p w14:paraId="69C0E153" w14:textId="1E1324F8" w:rsidR="00F700A2" w:rsidRDefault="00F700A2" w:rsidP="00F700A2">
      <w:pPr>
        <w:pStyle w:val="ListParagraph"/>
        <w:numPr>
          <w:ilvl w:val="1"/>
          <w:numId w:val="6"/>
        </w:numPr>
        <w:rPr>
          <w:color w:val="FF0000"/>
        </w:rPr>
      </w:pPr>
      <w:r>
        <w:rPr>
          <w:color w:val="FF0000"/>
        </w:rPr>
        <w:t>Digital inequality: will the characteristics of new and emerging technologies contribute to a new class of digital inequality?</w:t>
      </w:r>
    </w:p>
    <w:p w14:paraId="104C9867" w14:textId="5F7E0234" w:rsidR="00F700A2" w:rsidRDefault="00F700A2" w:rsidP="00660F62">
      <w:pPr>
        <w:pStyle w:val="ListParagraph"/>
        <w:numPr>
          <w:ilvl w:val="0"/>
          <w:numId w:val="6"/>
        </w:numPr>
        <w:rPr>
          <w:color w:val="FF0000"/>
        </w:rPr>
      </w:pPr>
      <w:r>
        <w:rPr>
          <w:color w:val="FF0000"/>
        </w:rPr>
        <w:t>Regulations are still reactive rather proactive, so the gap between what is done and its regulation will accelerate as innovation accelerates.</w:t>
      </w:r>
    </w:p>
    <w:p w14:paraId="00276301" w14:textId="1CA4A911" w:rsidR="00F700A2" w:rsidRDefault="00F700A2" w:rsidP="00F700A2">
      <w:pPr>
        <w:pStyle w:val="ListParagraph"/>
        <w:numPr>
          <w:ilvl w:val="1"/>
          <w:numId w:val="6"/>
        </w:numPr>
        <w:rPr>
          <w:color w:val="FF0000"/>
        </w:rPr>
      </w:pPr>
      <w:r>
        <w:rPr>
          <w:color w:val="FF0000"/>
        </w:rPr>
        <w:t>Connected issue about necessity for gatekeepers for ubiquitous H.I.T.</w:t>
      </w:r>
    </w:p>
    <w:p w14:paraId="468A3A81" w14:textId="2DE2BB7B" w:rsidR="00F700A2" w:rsidRPr="00F700A2" w:rsidRDefault="00F700A2" w:rsidP="00F700A2">
      <w:pPr>
        <w:pStyle w:val="ListParagraph"/>
        <w:numPr>
          <w:ilvl w:val="0"/>
          <w:numId w:val="6"/>
        </w:numPr>
        <w:rPr>
          <w:color w:val="FF0000"/>
        </w:rPr>
      </w:pPr>
      <w:r w:rsidRPr="00F700A2">
        <w:rPr>
          <w:color w:val="FF0000"/>
        </w:rPr>
        <w:t>Technologies still being viewed in isolation rather than as a system</w:t>
      </w:r>
      <w:r>
        <w:rPr>
          <w:color w:val="FF0000"/>
        </w:rPr>
        <w:t xml:space="preserve">. </w:t>
      </w:r>
      <w:r w:rsidRPr="00F700A2">
        <w:rPr>
          <w:color w:val="FF0000"/>
        </w:rPr>
        <w:t>This applies to both technological innovation but also safety reviews of technologies.</w:t>
      </w:r>
    </w:p>
    <w:p w14:paraId="14DF9653" w14:textId="2653D03F" w:rsidR="00F700A2" w:rsidRPr="00660F62" w:rsidRDefault="00F700A2" w:rsidP="00660F62">
      <w:pPr>
        <w:pStyle w:val="ListParagraph"/>
        <w:numPr>
          <w:ilvl w:val="0"/>
          <w:numId w:val="6"/>
        </w:numPr>
        <w:rPr>
          <w:color w:val="FF0000"/>
        </w:rPr>
      </w:pPr>
      <w:r>
        <w:rPr>
          <w:color w:val="FF0000"/>
        </w:rPr>
        <w:t xml:space="preserve">Trust: Who are we entrusting with </w:t>
      </w:r>
      <w:r>
        <w:rPr>
          <w:i/>
          <w:color w:val="FF0000"/>
        </w:rPr>
        <w:t>more</w:t>
      </w:r>
      <w:r>
        <w:rPr>
          <w:color w:val="FF0000"/>
        </w:rPr>
        <w:t xml:space="preserve"> of our data </w:t>
      </w:r>
      <w:r>
        <w:rPr>
          <w:i/>
          <w:color w:val="FF0000"/>
        </w:rPr>
        <w:t>faster</w:t>
      </w:r>
      <w:r>
        <w:rPr>
          <w:color w:val="FF0000"/>
        </w:rPr>
        <w:t xml:space="preserve"> and </w:t>
      </w:r>
      <w:r>
        <w:rPr>
          <w:i/>
          <w:color w:val="FF0000"/>
        </w:rPr>
        <w:t>more often</w:t>
      </w:r>
      <w:r>
        <w:rPr>
          <w:color w:val="FF0000"/>
        </w:rPr>
        <w:t>?</w:t>
      </w:r>
    </w:p>
    <w:p w14:paraId="7370E673" w14:textId="5CFCC34B" w:rsidR="00660F62" w:rsidRDefault="00660F62" w:rsidP="00660F62">
      <w:pPr>
        <w:rPr>
          <w:color w:val="FF0000"/>
        </w:rPr>
      </w:pPr>
      <w:r w:rsidRPr="00660F62">
        <w:rPr>
          <w:color w:val="FF0000"/>
        </w:rPr>
        <w:t>*</w:t>
      </w:r>
    </w:p>
    <w:p w14:paraId="67DCED09" w14:textId="52BEAD4F" w:rsidR="00F700A2" w:rsidRDefault="00F700A2" w:rsidP="00660F62">
      <w:pPr>
        <w:rPr>
          <w:color w:val="FF0000"/>
        </w:rPr>
      </w:pPr>
      <w:r w:rsidRPr="00F700A2">
        <w:rPr>
          <w:color w:val="FF0000"/>
        </w:rPr>
        <w:t>*I suggest a thematic map of challenges that connect them in a network graphic*</w:t>
      </w:r>
    </w:p>
    <w:p w14:paraId="780B9214" w14:textId="7E94727B" w:rsidR="00A20FF2" w:rsidRDefault="00A20FF2" w:rsidP="00660F62"/>
    <w:p w14:paraId="1FF8E64D" w14:textId="0424DAFA" w:rsidR="00A20FF2" w:rsidRPr="00660F62" w:rsidRDefault="00A20FF2" w:rsidP="00A20FF2">
      <w:pPr>
        <w:pStyle w:val="Heading2"/>
      </w:pPr>
      <w:r>
        <w:t>Patient-safety implications</w:t>
      </w:r>
    </w:p>
    <w:p w14:paraId="397CD73C" w14:textId="1DCCF559" w:rsidR="00EC546B" w:rsidRDefault="00FD1560" w:rsidP="00970743">
      <w:pPr>
        <w:rPr>
          <w:color w:val="FF0000"/>
        </w:rPr>
      </w:pPr>
      <w:r w:rsidRPr="00FD1560">
        <w:rPr>
          <w:color w:val="4472C4" w:themeColor="accent5"/>
        </w:rPr>
        <w:t>The purpose of this section is to present the patient-safety implications of the classes of patient-safety challenges outlined in the previous section.</w:t>
      </w:r>
      <w:r>
        <w:rPr>
          <w:color w:val="FF0000"/>
        </w:rPr>
        <w:t xml:space="preserve"> </w:t>
      </w:r>
    </w:p>
    <w:p w14:paraId="4180AD56" w14:textId="77777777" w:rsidR="00FD1560" w:rsidRPr="002D033C" w:rsidRDefault="00FD1560" w:rsidP="00970743">
      <w:pPr>
        <w:rPr>
          <w:color w:val="FF0000"/>
        </w:rPr>
      </w:pPr>
    </w:p>
    <w:p w14:paraId="5457B14C" w14:textId="01C5F5E6" w:rsidR="00E97300" w:rsidRPr="00F700A2" w:rsidRDefault="00EC0EB1" w:rsidP="00F700A2">
      <w:pPr>
        <w:pStyle w:val="Heading1"/>
      </w:pPr>
      <w:r>
        <w:t xml:space="preserve">Addressing </w:t>
      </w:r>
      <w:r w:rsidR="002D033C">
        <w:t xml:space="preserve">patient-safety </w:t>
      </w:r>
      <w:r>
        <w:t>challen</w:t>
      </w:r>
      <w:r w:rsidR="002D033C">
        <w:t>g</w:t>
      </w:r>
      <w:r>
        <w:t>es</w:t>
      </w:r>
    </w:p>
    <w:p w14:paraId="1CCB8F93" w14:textId="6D6893F7" w:rsidR="00B05D6C" w:rsidRPr="00F700A2" w:rsidRDefault="00B05D6C" w:rsidP="00EC0EB1">
      <w:pPr>
        <w:rPr>
          <w:color w:val="4472C4" w:themeColor="accent5"/>
        </w:rPr>
      </w:pPr>
      <w:r w:rsidRPr="00F700A2">
        <w:rPr>
          <w:color w:val="4472C4" w:themeColor="accent5"/>
        </w:rPr>
        <w:t xml:space="preserve">The purpose of this section is to present </w:t>
      </w:r>
      <w:r w:rsidR="00FD1560">
        <w:rPr>
          <w:color w:val="4472C4" w:themeColor="accent5"/>
        </w:rPr>
        <w:t xml:space="preserve">techniques, </w:t>
      </w:r>
      <w:r w:rsidR="00EC0EB1">
        <w:rPr>
          <w:color w:val="4472C4" w:themeColor="accent5"/>
        </w:rPr>
        <w:t>theories, approach</w:t>
      </w:r>
      <w:r w:rsidR="009E6042">
        <w:rPr>
          <w:color w:val="4472C4" w:themeColor="accent5"/>
        </w:rPr>
        <w:t>es</w:t>
      </w:r>
      <w:r w:rsidR="00EC0EB1">
        <w:rPr>
          <w:color w:val="4472C4" w:themeColor="accent5"/>
        </w:rPr>
        <w:t xml:space="preserve"> and frameworks that can help to address the</w:t>
      </w:r>
      <w:r w:rsidRPr="00F700A2">
        <w:rPr>
          <w:color w:val="4472C4" w:themeColor="accent5"/>
        </w:rPr>
        <w:t xml:space="preserve"> </w:t>
      </w:r>
      <w:r w:rsidR="002D033C">
        <w:rPr>
          <w:color w:val="4472C4" w:themeColor="accent5"/>
        </w:rPr>
        <w:t>patient-safety</w:t>
      </w:r>
      <w:r w:rsidRPr="00F700A2">
        <w:rPr>
          <w:color w:val="4472C4" w:themeColor="accent5"/>
        </w:rPr>
        <w:t xml:space="preserve"> challenges identified by the collaborative.</w:t>
      </w:r>
    </w:p>
    <w:p w14:paraId="448C8414" w14:textId="77777777" w:rsidR="00B05D6C" w:rsidRPr="00B05D6C" w:rsidRDefault="00B05D6C" w:rsidP="00B05D6C"/>
    <w:p w14:paraId="43399131" w14:textId="4F854331" w:rsidR="00E97300" w:rsidRDefault="00E97300" w:rsidP="00284465">
      <w:pPr>
        <w:pStyle w:val="Heading2"/>
      </w:pPr>
      <w:r>
        <w:t>Safety cases</w:t>
      </w:r>
    </w:p>
    <w:p w14:paraId="699F4F55" w14:textId="77777777" w:rsidR="00004E11" w:rsidRDefault="00004E11" w:rsidP="00004E11">
      <w:pPr>
        <w:rPr>
          <w:color w:val="FF0000"/>
        </w:rPr>
      </w:pPr>
      <w:r w:rsidRPr="00F13924">
        <w:rPr>
          <w:color w:val="FF0000"/>
        </w:rPr>
        <w:t>*</w:t>
      </w:r>
      <w:r>
        <w:rPr>
          <w:color w:val="FF0000"/>
        </w:rPr>
        <w:t>Ibrahim Habli (UoY) to lead on this section*</w:t>
      </w:r>
    </w:p>
    <w:p w14:paraId="68C76253" w14:textId="38D183FA" w:rsidR="00851E30" w:rsidRPr="00F700A2" w:rsidRDefault="00B05D6C" w:rsidP="00004E11">
      <w:pPr>
        <w:rPr>
          <w:color w:val="4472C4" w:themeColor="accent5"/>
        </w:rPr>
      </w:pPr>
      <w:r w:rsidRPr="00F700A2">
        <w:rPr>
          <w:color w:val="4472C4" w:themeColor="accent5"/>
        </w:rPr>
        <w:t xml:space="preserve">The purpose of this subsection is to present the concept of a safety case </w:t>
      </w:r>
      <w:r w:rsidR="00851E30" w:rsidRPr="00F700A2">
        <w:rPr>
          <w:color w:val="4472C4" w:themeColor="accent5"/>
        </w:rPr>
        <w:fldChar w:fldCharType="begin" w:fldLock="1"/>
      </w:r>
      <w:r w:rsidR="000B2D7E" w:rsidRPr="00F700A2">
        <w:rPr>
          <w:color w:val="4472C4" w:themeColor="accent5"/>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rsidRPr="00F700A2">
        <w:rPr>
          <w:color w:val="4472C4" w:themeColor="accent5"/>
        </w:rPr>
        <w:fldChar w:fldCharType="separate"/>
      </w:r>
      <w:r w:rsidR="00851E30" w:rsidRPr="00F700A2">
        <w:rPr>
          <w:noProof/>
          <w:color w:val="4472C4" w:themeColor="accent5"/>
        </w:rPr>
        <w:t>(Denney et al., 2015; Despotou et al., 2012; Flood &amp; Habli, 2011; Habli et al., 2019; Sujan et al., 2016, 2013, 2015)</w:t>
      </w:r>
      <w:r w:rsidR="00851E30" w:rsidRPr="00F700A2">
        <w:rPr>
          <w:color w:val="4472C4" w:themeColor="accent5"/>
        </w:rPr>
        <w:fldChar w:fldCharType="end"/>
      </w:r>
      <w:r w:rsidRPr="00F700A2">
        <w:rPr>
          <w:color w:val="4472C4" w:themeColor="accent5"/>
        </w:rPr>
        <w:t>.</w:t>
      </w:r>
    </w:p>
    <w:p w14:paraId="4874E2A4" w14:textId="14114E15" w:rsidR="00F13924" w:rsidRPr="00F13924" w:rsidRDefault="00F13924" w:rsidP="00F044CF">
      <w:pPr>
        <w:rPr>
          <w:color w:val="FF0000"/>
        </w:rPr>
      </w:pP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65C0C277" w:rsidR="00B23B5B" w:rsidRPr="00F700A2" w:rsidRDefault="00B05D6C" w:rsidP="00B05D6C">
      <w:pPr>
        <w:rPr>
          <w:color w:val="4472C4" w:themeColor="accent5"/>
        </w:rPr>
      </w:pPr>
      <w:r w:rsidRPr="00F700A2">
        <w:rPr>
          <w:color w:val="4472C4" w:themeColor="accent5"/>
        </w:rPr>
        <w:t xml:space="preserve">The purpose of this subsection is to present efforts to develop design standards for </w:t>
      </w:r>
      <w:r w:rsidR="00AA6BB1" w:rsidRPr="00F700A2">
        <w:rPr>
          <w:color w:val="4472C4" w:themeColor="accent5"/>
        </w:rPr>
        <w:t>health information tech</w:t>
      </w:r>
      <w:r w:rsidRPr="00F700A2">
        <w:rPr>
          <w:color w:val="4472C4" w:themeColor="accent5"/>
        </w:rPr>
        <w:t>nology</w:t>
      </w:r>
      <w:r w:rsidR="00D55A92" w:rsidRPr="00F700A2">
        <w:rPr>
          <w:color w:val="4472C4" w:themeColor="accent5"/>
        </w:rPr>
        <w:t xml:space="preserve"> </w:t>
      </w:r>
      <w:r w:rsidR="00D55A92" w:rsidRPr="00F700A2">
        <w:rPr>
          <w:color w:val="4472C4" w:themeColor="accent5"/>
        </w:rPr>
        <w:fldChar w:fldCharType="begin" w:fldLock="1"/>
      </w:r>
      <w:r w:rsidR="00021296" w:rsidRPr="00F700A2">
        <w:rPr>
          <w:color w:val="4472C4" w:themeColor="accent5"/>
        </w:rPr>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rsidRPr="00F700A2">
        <w:rPr>
          <w:color w:val="4472C4" w:themeColor="accent5"/>
        </w:rPr>
        <w:fldChar w:fldCharType="separate"/>
      </w:r>
      <w:r w:rsidR="00021296" w:rsidRPr="00F700A2">
        <w:rPr>
          <w:noProof/>
          <w:color w:val="4472C4" w:themeColor="accent5"/>
        </w:rPr>
        <w:t>(Kux &amp; Majeed, 2017; Macrae, 2019; Masum et al., 2013)</w:t>
      </w:r>
      <w:r w:rsidR="00D55A92" w:rsidRPr="00F700A2">
        <w:rPr>
          <w:color w:val="4472C4" w:themeColor="accent5"/>
        </w:rPr>
        <w:fldChar w:fldCharType="end"/>
      </w:r>
      <w:r w:rsidR="00021296" w:rsidRPr="00F700A2">
        <w:rPr>
          <w:color w:val="4472C4" w:themeColor="accent5"/>
        </w:rPr>
        <w:t xml:space="preserve">, e.g. </w:t>
      </w:r>
      <w:r w:rsidR="00B23B5B" w:rsidRPr="00F700A2">
        <w:rPr>
          <w:color w:val="4472C4" w:themeColor="accent5"/>
        </w:rPr>
        <w:t xml:space="preserve">learning from Business Intelligence and sociotechnical theories </w:t>
      </w:r>
      <w:r w:rsidR="00B23B5B" w:rsidRPr="00F700A2">
        <w:rPr>
          <w:color w:val="4472C4" w:themeColor="accent5"/>
        </w:rPr>
        <w:fldChar w:fldCharType="begin" w:fldLock="1"/>
      </w:r>
      <w:r w:rsidR="009D445B" w:rsidRPr="00F700A2">
        <w:rPr>
          <w:color w:val="4472C4" w:themeColor="accent5"/>
        </w:rPr>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rsidRPr="00F700A2">
        <w:rPr>
          <w:color w:val="4472C4" w:themeColor="accent5"/>
        </w:rPr>
        <w:fldChar w:fldCharType="separate"/>
      </w:r>
      <w:r w:rsidR="003D5C61" w:rsidRPr="00F700A2">
        <w:rPr>
          <w:noProof/>
          <w:color w:val="4472C4" w:themeColor="accent5"/>
        </w:rPr>
        <w:t>(Moghimi et al., 2020)</w:t>
      </w:r>
      <w:r w:rsidR="00B23B5B" w:rsidRPr="00F700A2">
        <w:rPr>
          <w:color w:val="4472C4" w:themeColor="accent5"/>
        </w:rPr>
        <w:fldChar w:fldCharType="end"/>
      </w:r>
      <w:r w:rsidR="00021296" w:rsidRPr="00F700A2">
        <w:rPr>
          <w:color w:val="4472C4" w:themeColor="accent5"/>
        </w:rPr>
        <w:t xml:space="preserve">, </w:t>
      </w:r>
      <w:r w:rsidR="00021296" w:rsidRPr="00F700A2">
        <w:rPr>
          <w:rStyle w:val="normaltextrun"/>
          <w:rFonts w:ascii="Calibri" w:hAnsi="Calibri" w:cs="Calibri"/>
          <w:color w:val="4472C4" w:themeColor="accent5"/>
        </w:rPr>
        <w:t xml:space="preserve">Clinical Decision Support Consortia </w:t>
      </w:r>
      <w:r w:rsidR="00021296" w:rsidRPr="00F700A2">
        <w:rPr>
          <w:rStyle w:val="normaltextrun"/>
          <w:rFonts w:ascii="Calibri" w:hAnsi="Calibri" w:cs="Calibri"/>
          <w:color w:val="4472C4" w:themeColor="accent5"/>
        </w:rPr>
        <w:fldChar w:fldCharType="begin" w:fldLock="1"/>
      </w:r>
      <w:r w:rsidR="00021296" w:rsidRPr="00F700A2">
        <w:rPr>
          <w:rStyle w:val="normaltextrun"/>
          <w:rFonts w:ascii="Calibri" w:hAnsi="Calibri" w:cs="Calibri"/>
          <w:color w:val="4472C4" w:themeColor="accent5"/>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Wright et al., 2011)</w:t>
      </w:r>
      <w:r w:rsidR="00021296" w:rsidRPr="00F700A2">
        <w:rPr>
          <w:rStyle w:val="normaltextrun"/>
          <w:rFonts w:ascii="Calibri" w:hAnsi="Calibri" w:cs="Calibri"/>
          <w:color w:val="4472C4" w:themeColor="accent5"/>
        </w:rPr>
        <w:fldChar w:fldCharType="end"/>
      </w:r>
      <w:r w:rsidR="00021296" w:rsidRPr="00F700A2">
        <w:rPr>
          <w:rStyle w:val="normaltextrun"/>
          <w:rFonts w:ascii="Calibri" w:hAnsi="Calibri" w:cs="Calibri"/>
          <w:color w:val="4472C4" w:themeColor="accent5"/>
        </w:rPr>
        <w:t xml:space="preserve">, and preceding scale-up with a scoping review of international, national, and relevant local guidelines </w:t>
      </w:r>
      <w:r w:rsidR="00021296" w:rsidRPr="00F700A2">
        <w:rPr>
          <w:rStyle w:val="normaltextrun"/>
          <w:rFonts w:ascii="Calibri" w:hAnsi="Calibri" w:cs="Calibri"/>
          <w:color w:val="4472C4" w:themeColor="accent5"/>
        </w:rPr>
        <w:fldChar w:fldCharType="begin" w:fldLock="1"/>
      </w:r>
      <w:r w:rsidR="008A0035" w:rsidRPr="00F700A2">
        <w:rPr>
          <w:rStyle w:val="normaltextrun"/>
          <w:rFonts w:ascii="Calibri" w:hAnsi="Calibri" w:cs="Calibri"/>
          <w:color w:val="4472C4" w:themeColor="accent5"/>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Furlong et al., 2019)</w:t>
      </w:r>
      <w:r w:rsidR="00021296" w:rsidRPr="00F700A2">
        <w:rPr>
          <w:rStyle w:val="normaltextrun"/>
          <w:rFonts w:ascii="Calibri" w:hAnsi="Calibri" w:cs="Calibri"/>
          <w:color w:val="4472C4" w:themeColor="accent5"/>
        </w:rPr>
        <w:fldChar w:fldCharType="end"/>
      </w:r>
      <w:r w:rsidRPr="00F700A2">
        <w:rPr>
          <w:color w:val="4472C4" w:themeColor="accent5"/>
        </w:rPr>
        <w:t>.</w:t>
      </w:r>
    </w:p>
    <w:p w14:paraId="2AE2199E" w14:textId="77777777" w:rsidR="00D55A92" w:rsidRDefault="00D55A92" w:rsidP="00E97300"/>
    <w:p w14:paraId="3EFD878F" w14:textId="79B25F40" w:rsidR="00D43272" w:rsidRDefault="00D43272" w:rsidP="00284465">
      <w:pPr>
        <w:pStyle w:val="Heading2"/>
      </w:pPr>
      <w:r>
        <w:t>Interoperability</w:t>
      </w:r>
      <w:r w:rsidR="003C1579">
        <w:t xml:space="preserve"> solutions</w:t>
      </w:r>
    </w:p>
    <w:p w14:paraId="65E617F1" w14:textId="43DE650E" w:rsidR="00E97300" w:rsidRDefault="00B05D6C" w:rsidP="00B05D6C">
      <w:r w:rsidRPr="00F700A2">
        <w:rPr>
          <w:color w:val="4472C4" w:themeColor="accent5"/>
        </w:rPr>
        <w:t xml:space="preserve">The purpose of this subsection is to present efforts made to improve the interoperability of </w:t>
      </w:r>
      <w:r w:rsidR="00AA6BB1" w:rsidRPr="00F700A2">
        <w:rPr>
          <w:color w:val="4472C4" w:themeColor="accent5"/>
        </w:rPr>
        <w:t>health information tech</w:t>
      </w:r>
      <w:r w:rsidRPr="00F700A2">
        <w:rPr>
          <w:color w:val="4472C4" w:themeColor="accent5"/>
        </w:rPr>
        <w:t>nologies and health information technology systems.</w:t>
      </w:r>
    </w:p>
    <w:p w14:paraId="76DAAF92" w14:textId="425A35F2" w:rsidR="00745D0A" w:rsidRDefault="00745D0A" w:rsidP="00E97300"/>
    <w:p w14:paraId="1ABCE160" w14:textId="3D052651" w:rsidR="00810D0C" w:rsidRDefault="00810D0C" w:rsidP="00810D0C">
      <w:pPr>
        <w:pStyle w:val="Heading2"/>
      </w:pPr>
      <w:r>
        <w:t>Dynamic and causal modelling</w:t>
      </w:r>
    </w:p>
    <w:p w14:paraId="4072C906" w14:textId="77777777" w:rsidR="00004E11" w:rsidRDefault="00004E11" w:rsidP="00004E11">
      <w:r w:rsidRPr="00004E11">
        <w:rPr>
          <w:color w:val="FF0000"/>
        </w:rPr>
        <w:t>*David Jenkins (UoM) to lead on this section*</w:t>
      </w:r>
    </w:p>
    <w:p w14:paraId="4D6CEE62" w14:textId="10030CEC" w:rsidR="00810D0C" w:rsidRPr="00F700A2" w:rsidRDefault="00004E11" w:rsidP="00004E11">
      <w:pPr>
        <w:rPr>
          <w:color w:val="4472C4" w:themeColor="accent5"/>
        </w:rPr>
      </w:pPr>
      <w:r w:rsidRPr="00F700A2">
        <w:rPr>
          <w:color w:val="4472C4" w:themeColor="accent5"/>
        </w:rPr>
        <w:t xml:space="preserve"> </w:t>
      </w:r>
      <w:r w:rsidR="00810D0C" w:rsidRPr="00F700A2">
        <w:rPr>
          <w:color w:val="4472C4" w:themeColor="accent5"/>
        </w:rPr>
        <w:t>The purpose of this section is to summarise progress made to tackle the problem of transient relevance of statistical models, making special reference to dynamic and causal modelling solutions</w:t>
      </w:r>
      <w:r w:rsidR="008A0035" w:rsidRPr="00F700A2">
        <w:rPr>
          <w:color w:val="4472C4" w:themeColor="accent5"/>
        </w:rPr>
        <w:t xml:space="preserve"> </w:t>
      </w:r>
      <w:r w:rsidR="008A0035" w:rsidRPr="00F700A2">
        <w:rPr>
          <w:color w:val="4472C4" w:themeColor="accent5"/>
        </w:rPr>
        <w:fldChar w:fldCharType="begin" w:fldLock="1"/>
      </w:r>
      <w:r w:rsidR="001F4ED1" w:rsidRPr="00F700A2">
        <w:rPr>
          <w:color w:val="4472C4" w:themeColor="accent5"/>
        </w:rPr>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rsidRPr="00F700A2">
        <w:rPr>
          <w:color w:val="4472C4" w:themeColor="accent5"/>
        </w:rPr>
        <w:fldChar w:fldCharType="separate"/>
      </w:r>
      <w:r w:rsidR="00440844" w:rsidRPr="00F700A2">
        <w:rPr>
          <w:noProof/>
          <w:color w:val="4472C4" w:themeColor="accent5"/>
        </w:rPr>
        <w:t>(Hickey, Grant, Caiado, et al., 2013; Huang et al., 2016; Sperrin et al., 2019, 2018; Su et al., 2018)</w:t>
      </w:r>
      <w:r w:rsidR="008A0035" w:rsidRPr="00F700A2">
        <w:rPr>
          <w:color w:val="4472C4" w:themeColor="accent5"/>
        </w:rPr>
        <w:fldChar w:fldCharType="end"/>
      </w:r>
      <w:r w:rsidR="00810D0C" w:rsidRPr="00F700A2">
        <w:rPr>
          <w:color w:val="4472C4" w:themeColor="accent5"/>
        </w:rPr>
        <w:t>.</w:t>
      </w:r>
    </w:p>
    <w:p w14:paraId="6013784C" w14:textId="77777777" w:rsidR="00004E11" w:rsidRPr="00810D0C" w:rsidRDefault="00004E11"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0EE63B86" w:rsidR="00745D0A" w:rsidRPr="00F700A2" w:rsidRDefault="00B05D6C" w:rsidP="00B05D6C">
      <w:pPr>
        <w:rPr>
          <w:color w:val="4472C4" w:themeColor="accent5"/>
        </w:rPr>
      </w:pPr>
      <w:r w:rsidRPr="00F700A2">
        <w:rPr>
          <w:color w:val="4472C4" w:themeColor="accent5"/>
        </w:rPr>
        <w:t xml:space="preserve">The purpose of this subsection is to discuss the potential for machine-learning methods to help ensure data quality, with special reference to work by </w:t>
      </w:r>
      <w:r w:rsidR="002F4F7F" w:rsidRPr="00F700A2">
        <w:rPr>
          <w:color w:val="4472C4" w:themeColor="accent5"/>
        </w:rPr>
        <w:fldChar w:fldCharType="begin" w:fldLock="1"/>
      </w:r>
      <w:r w:rsidR="005D5021" w:rsidRPr="00F700A2">
        <w:rPr>
          <w:color w:val="4472C4" w:themeColor="accent5"/>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rsidRPr="00F700A2">
        <w:rPr>
          <w:color w:val="4472C4" w:themeColor="accent5"/>
        </w:rPr>
        <w:fldChar w:fldCharType="separate"/>
      </w:r>
      <w:r w:rsidR="00B23B5B" w:rsidRPr="00F700A2">
        <w:rPr>
          <w:noProof/>
          <w:color w:val="4472C4" w:themeColor="accent5"/>
        </w:rPr>
        <w:t xml:space="preserve">Sako et al. </w:t>
      </w:r>
      <w:r w:rsidRPr="00F700A2">
        <w:rPr>
          <w:noProof/>
          <w:color w:val="4472C4" w:themeColor="accent5"/>
        </w:rPr>
        <w:t>(</w:t>
      </w:r>
      <w:r w:rsidR="00B23B5B" w:rsidRPr="00F700A2">
        <w:rPr>
          <w:noProof/>
          <w:color w:val="4472C4" w:themeColor="accent5"/>
        </w:rPr>
        <w:t>2020)</w:t>
      </w:r>
      <w:r w:rsidR="002F4F7F" w:rsidRPr="00F700A2">
        <w:rPr>
          <w:color w:val="4472C4" w:themeColor="accent5"/>
        </w:rPr>
        <w:fldChar w:fldCharType="end"/>
      </w:r>
      <w:r w:rsidRPr="00F700A2">
        <w:rPr>
          <w:color w:val="4472C4" w:themeColor="accent5"/>
        </w:rPr>
        <w:t>.</w:t>
      </w:r>
    </w:p>
    <w:p w14:paraId="31864611" w14:textId="77777777" w:rsidR="00004E11" w:rsidRDefault="00004E11" w:rsidP="00B05D6C"/>
    <w:p w14:paraId="175414E6" w14:textId="25893E99" w:rsidR="00004E11" w:rsidRDefault="00004E11" w:rsidP="00004E11">
      <w:pPr>
        <w:pStyle w:val="Heading2"/>
      </w:pPr>
      <w:r>
        <w:t>Human Factors</w:t>
      </w:r>
    </w:p>
    <w:p w14:paraId="1D333D50" w14:textId="45D7AEA4" w:rsidR="00004E11" w:rsidRDefault="00004E11" w:rsidP="00004E11">
      <w:pPr>
        <w:rPr>
          <w:color w:val="FF0000"/>
        </w:rPr>
      </w:pPr>
      <w:r w:rsidRPr="00004E11">
        <w:rPr>
          <w:color w:val="FF0000"/>
        </w:rPr>
        <w:t>*Jon Benn (UoL) to lead on this section*</w:t>
      </w:r>
    </w:p>
    <w:p w14:paraId="7E539A46" w14:textId="74AD8C9C" w:rsidR="00F700A2" w:rsidRDefault="00F700A2" w:rsidP="00004E11">
      <w:pPr>
        <w:rPr>
          <w:color w:val="4472C4" w:themeColor="accent5"/>
        </w:rPr>
      </w:pPr>
      <w:r>
        <w:rPr>
          <w:color w:val="4472C4" w:themeColor="accent5"/>
        </w:rPr>
        <w:t xml:space="preserve">The purpose of this section will be to describe </w:t>
      </w:r>
      <w:r w:rsidR="00D70CDB">
        <w:rPr>
          <w:color w:val="4472C4" w:themeColor="accent5"/>
        </w:rPr>
        <w:t xml:space="preserve">the benefits of </w:t>
      </w:r>
      <w:r>
        <w:rPr>
          <w:color w:val="4472C4" w:themeColor="accent5"/>
        </w:rPr>
        <w:t>a Human-Factors appr</w:t>
      </w:r>
      <w:r w:rsidR="00D70CDB">
        <w:rPr>
          <w:color w:val="4472C4" w:themeColor="accent5"/>
        </w:rPr>
        <w:t>oach to innovation of health</w:t>
      </w:r>
      <w:r>
        <w:rPr>
          <w:color w:val="4472C4" w:themeColor="accent5"/>
        </w:rPr>
        <w:t xml:space="preserve"> </w:t>
      </w:r>
      <w:r w:rsidR="00D70CDB">
        <w:rPr>
          <w:color w:val="4472C4" w:themeColor="accent5"/>
        </w:rPr>
        <w:t>information technologies.</w:t>
      </w:r>
    </w:p>
    <w:p w14:paraId="40F830A9" w14:textId="77777777" w:rsidR="00D70CDB" w:rsidRPr="00004E11" w:rsidRDefault="00D70CDB" w:rsidP="00004E11"/>
    <w:p w14:paraId="551E633F" w14:textId="77777777" w:rsidR="00E97300" w:rsidRDefault="00E97300" w:rsidP="00E97300"/>
    <w:p w14:paraId="09D25151" w14:textId="77777777" w:rsidR="00E97300" w:rsidRDefault="00E97300" w:rsidP="00E97300"/>
    <w:p w14:paraId="64863357" w14:textId="106AFCB8" w:rsidR="006D4CAF" w:rsidRDefault="006D4CAF" w:rsidP="00F700A2">
      <w:pPr>
        <w:pStyle w:val="Heading1"/>
      </w:pPr>
      <w:r>
        <w:t>Discussion</w:t>
      </w:r>
    </w:p>
    <w:p w14:paraId="2DDFC05A" w14:textId="4EE2C8F3" w:rsidR="00865867" w:rsidRPr="00F700A2" w:rsidRDefault="009B3EEC" w:rsidP="009B3EEC">
      <w:pPr>
        <w:rPr>
          <w:color w:val="4472C4" w:themeColor="accent5"/>
        </w:rPr>
      </w:pPr>
      <w:r w:rsidRPr="00F700A2">
        <w:rPr>
          <w:color w:val="4472C4" w:themeColor="accent5"/>
        </w:rP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rsidRPr="00F700A2">
        <w:rPr>
          <w:color w:val="4472C4" w:themeColor="accent5"/>
        </w:rPr>
        <w:t>emote monitoring</w:t>
      </w:r>
      <w:r w:rsidRPr="00F700A2">
        <w:rPr>
          <w:color w:val="4472C4" w:themeColor="accent5"/>
        </w:rPr>
        <w:t>, r</w:t>
      </w:r>
      <w:r w:rsidR="00865867" w:rsidRPr="00F700A2">
        <w:rPr>
          <w:color w:val="4472C4" w:themeColor="accent5"/>
        </w:rPr>
        <w:t>emote testing</w:t>
      </w:r>
      <w:r w:rsidRPr="00F700A2">
        <w:rPr>
          <w:color w:val="4472C4" w:themeColor="accent5"/>
        </w:rPr>
        <w:t>, r</w:t>
      </w:r>
      <w:r w:rsidR="00865867" w:rsidRPr="00F700A2">
        <w:rPr>
          <w:color w:val="4472C4" w:themeColor="accent5"/>
        </w:rPr>
        <w:t>emote imaging</w:t>
      </w:r>
      <w:r w:rsidRPr="00F700A2">
        <w:rPr>
          <w:color w:val="4472C4" w:themeColor="accent5"/>
        </w:rPr>
        <w:t>, r</w:t>
      </w:r>
      <w:r w:rsidR="00865867" w:rsidRPr="00F700A2">
        <w:rPr>
          <w:color w:val="4472C4" w:themeColor="accent5"/>
        </w:rPr>
        <w:t>obotic care</w:t>
      </w:r>
      <w:r w:rsidRPr="00F700A2">
        <w:rPr>
          <w:color w:val="4472C4" w:themeColor="accent5"/>
        </w:rPr>
        <w:t>, and p</w:t>
      </w:r>
      <w:r w:rsidR="00865867" w:rsidRPr="00F700A2">
        <w:rPr>
          <w:color w:val="4472C4" w:themeColor="accent5"/>
        </w:rPr>
        <w:t>ersonal preventive medicine</w:t>
      </w:r>
      <w:r w:rsidRPr="00F700A2">
        <w:rPr>
          <w:color w:val="4472C4" w:themeColor="accent5"/>
        </w:rPr>
        <w:t>.</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r>
        <w:t>Conclusion</w:t>
      </w:r>
    </w:p>
    <w:p w14:paraId="7E8D486A" w14:textId="7FC33CFD" w:rsidR="006D4CAF" w:rsidRPr="00F700A2" w:rsidRDefault="009B3EEC" w:rsidP="006D4CAF">
      <w:pPr>
        <w:rPr>
          <w:color w:val="4472C4" w:themeColor="accent5"/>
        </w:rPr>
      </w:pPr>
      <w:r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Pr="00F700A2">
        <w:rPr>
          <w:color w:val="4472C4" w:themeColor="accent5"/>
        </w:rPr>
        <w:t xml:space="preserve"> of new and emerging </w:t>
      </w:r>
      <w:r w:rsidR="00AA6BB1" w:rsidRPr="00F700A2">
        <w:rPr>
          <w:color w:val="4472C4" w:themeColor="accent5"/>
        </w:rPr>
        <w:t>health information tech</w:t>
      </w:r>
      <w:r w:rsidRPr="00F700A2">
        <w:rPr>
          <w:color w:val="4472C4" w:themeColor="accent5"/>
        </w:rPr>
        <w:t xml:space="preserve">nologies, 3) succinctly summarise the </w:t>
      </w:r>
      <w:r w:rsidR="000C0B41">
        <w:rPr>
          <w:color w:val="4472C4" w:themeColor="accent5"/>
        </w:rPr>
        <w:t>classes</w:t>
      </w:r>
      <w:r w:rsidRPr="00F700A2">
        <w:rPr>
          <w:color w:val="4472C4" w:themeColor="accent5"/>
        </w:rPr>
        <w:t xml:space="preserve"> of </w:t>
      </w:r>
      <w:r w:rsidR="000C0B41">
        <w:rPr>
          <w:color w:val="4472C4" w:themeColor="accent5"/>
        </w:rPr>
        <w:t>patient-safety</w:t>
      </w:r>
      <w:r w:rsidRPr="00F700A2">
        <w:rPr>
          <w:color w:val="4472C4" w:themeColor="accent5"/>
        </w:rPr>
        <w:t xml:space="preserve"> </w:t>
      </w:r>
      <w:r w:rsidR="000C0B41">
        <w:rPr>
          <w:color w:val="4472C4" w:themeColor="accent5"/>
        </w:rPr>
        <w:t>challenges and their safety implications</w:t>
      </w:r>
      <w:r w:rsidRPr="00F700A2">
        <w:rPr>
          <w:color w:val="4472C4" w:themeColor="accent5"/>
        </w:rPr>
        <w:t xml:space="preserve">, 4) succinctly summarise </w:t>
      </w:r>
      <w:r w:rsidR="000C0B41">
        <w:rPr>
          <w:color w:val="4472C4" w:themeColor="accent5"/>
        </w:rPr>
        <w:t>our suggested approaches to address the patient-safety challenges</w:t>
      </w:r>
      <w:r w:rsidRPr="00F700A2">
        <w:rPr>
          <w:color w:val="4472C4" w:themeColor="accent5"/>
        </w:rPr>
        <w:t xml:space="preserve">, 5) suggest the next steps required to facilitate these </w:t>
      </w:r>
      <w:r w:rsidR="000C0B41">
        <w:rPr>
          <w:color w:val="4472C4" w:themeColor="accent5"/>
        </w:rPr>
        <w:t>approaches</w:t>
      </w:r>
      <w:r w:rsidRPr="00F700A2">
        <w:rPr>
          <w:color w:val="4472C4" w:themeColor="accent5"/>
        </w:rPr>
        <w:t>, 6) foreshadow the subsequent collaboration in the series “</w:t>
      </w:r>
      <w:r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Pr="00F700A2">
        <w:rPr>
          <w:color w:val="4472C4" w:themeColor="accent5"/>
        </w:rPr>
        <w:t>”.</w:t>
      </w: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EBA5A84" w14:textId="2AF805F5" w:rsidR="00CB61D2" w:rsidRPr="00CB61D2" w:rsidRDefault="000B2D7E" w:rsidP="00CB61D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B61D2" w:rsidRPr="00CB61D2">
        <w:rPr>
          <w:rFonts w:ascii="Calibri" w:hAnsi="Calibri" w:cs="Calibri"/>
          <w:noProof/>
          <w:szCs w:val="24"/>
        </w:rPr>
        <w:t xml:space="preserve">Banerjee, A. (2019). Digital health interventions and inequalities: The case for a new paradigm. </w:t>
      </w:r>
      <w:r w:rsidR="00CB61D2" w:rsidRPr="00CB61D2">
        <w:rPr>
          <w:rFonts w:ascii="Calibri" w:hAnsi="Calibri" w:cs="Calibri"/>
          <w:i/>
          <w:iCs/>
          <w:noProof/>
          <w:szCs w:val="24"/>
        </w:rPr>
        <w:t>BMJ Evidence-Based Medicine</w:t>
      </w:r>
      <w:r w:rsidR="00CB61D2" w:rsidRPr="00CB61D2">
        <w:rPr>
          <w:rFonts w:ascii="Calibri" w:hAnsi="Calibri" w:cs="Calibri"/>
          <w:noProof/>
          <w:szCs w:val="24"/>
        </w:rPr>
        <w:t xml:space="preserve">, </w:t>
      </w:r>
      <w:r w:rsidR="00CB61D2" w:rsidRPr="00CB61D2">
        <w:rPr>
          <w:rFonts w:ascii="Calibri" w:hAnsi="Calibri" w:cs="Calibri"/>
          <w:i/>
          <w:iCs/>
          <w:noProof/>
          <w:szCs w:val="24"/>
        </w:rPr>
        <w:t>2</w:t>
      </w:r>
      <w:r w:rsidR="00CB61D2" w:rsidRPr="00CB61D2">
        <w:rPr>
          <w:rFonts w:ascii="Calibri" w:hAnsi="Calibri" w:cs="Calibri"/>
          <w:noProof/>
          <w:szCs w:val="24"/>
        </w:rPr>
        <w:t>, 2–5. https://doi.org/10.1136/bmjebm-2019-111282</w:t>
      </w:r>
    </w:p>
    <w:p w14:paraId="2E2F555E"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Baxevanis, A. D., &amp; Ouellette, B. F. F. (Eds.). (2020). </w:t>
      </w:r>
      <w:r w:rsidRPr="00CB61D2">
        <w:rPr>
          <w:rFonts w:ascii="Calibri" w:hAnsi="Calibri" w:cs="Calibri"/>
          <w:i/>
          <w:iCs/>
          <w:noProof/>
          <w:szCs w:val="24"/>
        </w:rPr>
        <w:t>Bioinformatics: A Practical Guide to the Analysis of Genes and Proteins</w:t>
      </w:r>
      <w:r w:rsidRPr="00CB61D2">
        <w:rPr>
          <w:rFonts w:ascii="Calibri" w:hAnsi="Calibri" w:cs="Calibri"/>
          <w:noProof/>
          <w:szCs w:val="24"/>
        </w:rPr>
        <w:t xml:space="preserve"> (2nd ed.). https://doi.org/10.1007/s10439-006-9105-9</w:t>
      </w:r>
    </w:p>
    <w:p w14:paraId="68EAC1B3"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Benson, T., &amp; Grieve, G. (2016). </w:t>
      </w:r>
      <w:r w:rsidRPr="00CB61D2">
        <w:rPr>
          <w:rFonts w:ascii="Calibri" w:hAnsi="Calibri" w:cs="Calibri"/>
          <w:i/>
          <w:iCs/>
          <w:noProof/>
          <w:szCs w:val="24"/>
        </w:rPr>
        <w:t>Principles of Health Interoperability: SNOMED CT, HL7 and FHIR</w:t>
      </w:r>
      <w:r w:rsidRPr="00CB61D2">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1115E5F8"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Daly Lynn, J., Rondón-Sulbarán, J., Quinn, E., Ryan, A., McCormack, B., &amp; Martin, S. (2019). A systematic review of electronic assistive technology within supporting living environments for people with dementia. </w:t>
      </w:r>
      <w:r w:rsidRPr="00CB61D2">
        <w:rPr>
          <w:rFonts w:ascii="Calibri" w:hAnsi="Calibri" w:cs="Calibri"/>
          <w:i/>
          <w:iCs/>
          <w:noProof/>
          <w:szCs w:val="24"/>
        </w:rPr>
        <w:t>Dementia</w:t>
      </w:r>
      <w:r w:rsidRPr="00CB61D2">
        <w:rPr>
          <w:rFonts w:ascii="Calibri" w:hAnsi="Calibri" w:cs="Calibri"/>
          <w:noProof/>
          <w:szCs w:val="24"/>
        </w:rPr>
        <w:t xml:space="preserve">, </w:t>
      </w:r>
      <w:r w:rsidRPr="00CB61D2">
        <w:rPr>
          <w:rFonts w:ascii="Calibri" w:hAnsi="Calibri" w:cs="Calibri"/>
          <w:i/>
          <w:iCs/>
          <w:noProof/>
          <w:szCs w:val="24"/>
        </w:rPr>
        <w:t>18</w:t>
      </w:r>
      <w:r w:rsidRPr="00CB61D2">
        <w:rPr>
          <w:rFonts w:ascii="Calibri" w:hAnsi="Calibri" w:cs="Calibri"/>
          <w:noProof/>
          <w:szCs w:val="24"/>
        </w:rPr>
        <w:t>(7–8), 2371–2435. https://doi.org/10.1177/1471301217733649</w:t>
      </w:r>
    </w:p>
    <w:p w14:paraId="10240AD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Degoulet, P., &amp; Fieschi, M. (2012). </w:t>
      </w:r>
      <w:r w:rsidRPr="00CB61D2">
        <w:rPr>
          <w:rFonts w:ascii="Calibri" w:hAnsi="Calibri" w:cs="Calibri"/>
          <w:i/>
          <w:iCs/>
          <w:noProof/>
          <w:szCs w:val="24"/>
        </w:rPr>
        <w:t>Introduction to clinical informatics</w:t>
      </w:r>
      <w:r w:rsidRPr="00CB61D2">
        <w:rPr>
          <w:rFonts w:ascii="Calibri" w:hAnsi="Calibri" w:cs="Calibri"/>
          <w:noProof/>
          <w:szCs w:val="24"/>
        </w:rPr>
        <w:t>. New York: Springer.</w:t>
      </w:r>
    </w:p>
    <w:p w14:paraId="51C00F2D"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Denney, E., Pai, G., &amp; Habli, I. (2015). Dynamic Safety Cases for Through-Life Safety Assurance. </w:t>
      </w:r>
      <w:r w:rsidRPr="00CB61D2">
        <w:rPr>
          <w:rFonts w:ascii="Calibri" w:hAnsi="Calibri" w:cs="Calibri"/>
          <w:i/>
          <w:iCs/>
          <w:noProof/>
          <w:szCs w:val="24"/>
        </w:rPr>
        <w:t>Proceedings - International Conference on Software Engineering</w:t>
      </w:r>
      <w:r w:rsidRPr="00CB61D2">
        <w:rPr>
          <w:rFonts w:ascii="Calibri" w:hAnsi="Calibri" w:cs="Calibri"/>
          <w:noProof/>
          <w:szCs w:val="24"/>
        </w:rPr>
        <w:t xml:space="preserve">, </w:t>
      </w:r>
      <w:r w:rsidRPr="00CB61D2">
        <w:rPr>
          <w:rFonts w:ascii="Calibri" w:hAnsi="Calibri" w:cs="Calibri"/>
          <w:i/>
          <w:iCs/>
          <w:noProof/>
          <w:szCs w:val="24"/>
        </w:rPr>
        <w:t>2</w:t>
      </w:r>
      <w:r w:rsidRPr="00CB61D2">
        <w:rPr>
          <w:rFonts w:ascii="Calibri" w:hAnsi="Calibri" w:cs="Calibri"/>
          <w:noProof/>
          <w:szCs w:val="24"/>
        </w:rPr>
        <w:t>(2), 587–590. https://doi.org/10.1109/ICSE.2015.199</w:t>
      </w:r>
    </w:p>
    <w:p w14:paraId="501318F9"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Despotou, G., White, S., Kelly, T., &amp; Ryan, M. (2012). Introducing safety cases for health IT. </w:t>
      </w:r>
      <w:r w:rsidRPr="00CB61D2">
        <w:rPr>
          <w:rFonts w:ascii="Calibri" w:hAnsi="Calibri" w:cs="Calibri"/>
          <w:i/>
          <w:iCs/>
          <w:noProof/>
          <w:szCs w:val="24"/>
        </w:rPr>
        <w:t>2012 4th International Workshop on Software Engineering in Health Care, SEHC 2012 - Proceedings</w:t>
      </w:r>
      <w:r w:rsidRPr="00CB61D2">
        <w:rPr>
          <w:rFonts w:ascii="Calibri" w:hAnsi="Calibri" w:cs="Calibri"/>
          <w:noProof/>
          <w:szCs w:val="24"/>
        </w:rPr>
        <w:t>, 44–50. https://doi.org/10.1109/SEHC.2012.6227010</w:t>
      </w:r>
    </w:p>
    <w:p w14:paraId="07B1EA51"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Flood, M., &amp; Habli, I. (2011). Multi-view safety cases. </w:t>
      </w:r>
      <w:r w:rsidRPr="00CB61D2">
        <w:rPr>
          <w:rFonts w:ascii="Calibri" w:hAnsi="Calibri" w:cs="Calibri"/>
          <w:i/>
          <w:iCs/>
          <w:noProof/>
          <w:szCs w:val="24"/>
        </w:rPr>
        <w:t>IET Conference Publications</w:t>
      </w:r>
      <w:r w:rsidRPr="00CB61D2">
        <w:rPr>
          <w:rFonts w:ascii="Calibri" w:hAnsi="Calibri" w:cs="Calibri"/>
          <w:noProof/>
          <w:szCs w:val="24"/>
        </w:rPr>
        <w:t xml:space="preserve">, </w:t>
      </w:r>
      <w:r w:rsidRPr="00CB61D2">
        <w:rPr>
          <w:rFonts w:ascii="Calibri" w:hAnsi="Calibri" w:cs="Calibri"/>
          <w:i/>
          <w:iCs/>
          <w:noProof/>
          <w:szCs w:val="24"/>
        </w:rPr>
        <w:t>2011</w:t>
      </w:r>
      <w:r w:rsidRPr="00CB61D2">
        <w:rPr>
          <w:rFonts w:ascii="Calibri" w:hAnsi="Calibri" w:cs="Calibri"/>
          <w:noProof/>
          <w:szCs w:val="24"/>
        </w:rPr>
        <w:t>(578 CP), 1–6. https://doi.org/10.1049/cp.2011.0260</w:t>
      </w:r>
    </w:p>
    <w:p w14:paraId="4F76E171"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Furlong, E., Darley, A., Fox, P., &amp; et al. (2019). Adaptation and Implementation of a Mobile Phone–Based Remote Symptom Monitoring System for People With Cancer in Europe. </w:t>
      </w:r>
      <w:r w:rsidRPr="00CB61D2">
        <w:rPr>
          <w:rFonts w:ascii="Calibri" w:hAnsi="Calibri" w:cs="Calibri"/>
          <w:i/>
          <w:iCs/>
          <w:noProof/>
          <w:szCs w:val="24"/>
        </w:rPr>
        <w:t>JMIR Cancer</w:t>
      </w:r>
      <w:r w:rsidRPr="00CB61D2">
        <w:rPr>
          <w:rFonts w:ascii="Calibri" w:hAnsi="Calibri" w:cs="Calibri"/>
          <w:noProof/>
          <w:szCs w:val="24"/>
        </w:rPr>
        <w:t xml:space="preserve">, </w:t>
      </w:r>
      <w:r w:rsidRPr="00CB61D2">
        <w:rPr>
          <w:rFonts w:ascii="Calibri" w:hAnsi="Calibri" w:cs="Calibri"/>
          <w:i/>
          <w:iCs/>
          <w:noProof/>
          <w:szCs w:val="24"/>
        </w:rPr>
        <w:t>5</w:t>
      </w:r>
      <w:r w:rsidRPr="00CB61D2">
        <w:rPr>
          <w:rFonts w:ascii="Calibri" w:hAnsi="Calibri" w:cs="Calibri"/>
          <w:noProof/>
          <w:szCs w:val="24"/>
        </w:rPr>
        <w:t>(1), e10813. https://doi.org/10.2196/10813</w:t>
      </w:r>
    </w:p>
    <w:p w14:paraId="1EB398D9"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Gammack, J., Hobbs, V., &amp; Pigott, D. (2011). </w:t>
      </w:r>
      <w:r w:rsidRPr="00CB61D2">
        <w:rPr>
          <w:rFonts w:ascii="Calibri" w:hAnsi="Calibri" w:cs="Calibri"/>
          <w:i/>
          <w:iCs/>
          <w:noProof/>
          <w:szCs w:val="24"/>
        </w:rPr>
        <w:t>The Book of Informatics</w:t>
      </w:r>
      <w:r w:rsidRPr="00CB61D2">
        <w:rPr>
          <w:rFonts w:ascii="Calibri" w:hAnsi="Calibri" w:cs="Calibri"/>
          <w:noProof/>
          <w:szCs w:val="24"/>
        </w:rPr>
        <w:t>. Cengage Learning.</w:t>
      </w:r>
    </w:p>
    <w:p w14:paraId="6AFB8CC7"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CB61D2">
        <w:rPr>
          <w:rFonts w:ascii="Calibri" w:hAnsi="Calibri" w:cs="Calibri"/>
          <w:i/>
          <w:iCs/>
          <w:noProof/>
          <w:szCs w:val="24"/>
        </w:rPr>
        <w:t>ArXiv</w:t>
      </w:r>
      <w:r w:rsidRPr="00CB61D2">
        <w:rPr>
          <w:rFonts w:ascii="Calibri" w:hAnsi="Calibri" w:cs="Calibri"/>
          <w:noProof/>
          <w:szCs w:val="24"/>
        </w:rPr>
        <w:t>. Retrieved from http://arxiv.org/abs/2001.09778</w:t>
      </w:r>
    </w:p>
    <w:p w14:paraId="4F54A73A"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abli, I., Jia, Y., White, S., Gabriel, G., Lawton, T., Sujan, M., &amp; Tomsett, C. (2019). Development and piloting of a software tool to facilitate proactive hazard and risk analysis of Health Information Technology. </w:t>
      </w:r>
      <w:r w:rsidRPr="00CB61D2">
        <w:rPr>
          <w:rFonts w:ascii="Calibri" w:hAnsi="Calibri" w:cs="Calibri"/>
          <w:i/>
          <w:iCs/>
          <w:noProof/>
          <w:szCs w:val="24"/>
        </w:rPr>
        <w:t>Health Informatics Journal</w:t>
      </w:r>
      <w:r w:rsidRPr="00CB61D2">
        <w:rPr>
          <w:rFonts w:ascii="Calibri" w:hAnsi="Calibri" w:cs="Calibri"/>
          <w:noProof/>
          <w:szCs w:val="24"/>
        </w:rPr>
        <w:t xml:space="preserve">, </w:t>
      </w:r>
      <w:r w:rsidRPr="00CB61D2">
        <w:rPr>
          <w:rFonts w:ascii="Calibri" w:hAnsi="Calibri" w:cs="Calibri"/>
          <w:i/>
          <w:iCs/>
          <w:noProof/>
          <w:szCs w:val="24"/>
        </w:rPr>
        <w:t>5</w:t>
      </w:r>
      <w:r w:rsidRPr="00CB61D2">
        <w:rPr>
          <w:rFonts w:ascii="Calibri" w:hAnsi="Calibri" w:cs="Calibri"/>
          <w:noProof/>
          <w:szCs w:val="24"/>
        </w:rPr>
        <w:t>. https://doi.org/10.1177/1460458219852789</w:t>
      </w:r>
    </w:p>
    <w:p w14:paraId="7DA03C80"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ealth Level Seven International. (2020). </w:t>
      </w:r>
      <w:r w:rsidRPr="00CB61D2">
        <w:rPr>
          <w:rFonts w:ascii="Calibri" w:hAnsi="Calibri" w:cs="Calibri"/>
          <w:i/>
          <w:iCs/>
          <w:noProof/>
          <w:szCs w:val="24"/>
        </w:rPr>
        <w:t>HL7 International</w:t>
      </w:r>
      <w:r w:rsidRPr="00CB61D2">
        <w:rPr>
          <w:rFonts w:ascii="Calibri" w:hAnsi="Calibri" w:cs="Calibri"/>
          <w:noProof/>
          <w:szCs w:val="24"/>
        </w:rPr>
        <w:t>. Retrieved from https://www.hl7.org/</w:t>
      </w:r>
    </w:p>
    <w:p w14:paraId="073DF1F1"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ickey, G. L., Grant, S. W., Caiado, C., Kendall, S., Dunning, J., Poullis, M., … Bridgewater, B. (2013). Dynamic prediction modeling approaches for cardiac surgery. </w:t>
      </w:r>
      <w:r w:rsidRPr="00CB61D2">
        <w:rPr>
          <w:rFonts w:ascii="Calibri" w:hAnsi="Calibri" w:cs="Calibri"/>
          <w:i/>
          <w:iCs/>
          <w:noProof/>
          <w:szCs w:val="24"/>
        </w:rPr>
        <w:t>Circulation: Cardiovascular Quality and Outcomes</w:t>
      </w:r>
      <w:r w:rsidRPr="00CB61D2">
        <w:rPr>
          <w:rFonts w:ascii="Calibri" w:hAnsi="Calibri" w:cs="Calibri"/>
          <w:noProof/>
          <w:szCs w:val="24"/>
        </w:rPr>
        <w:t xml:space="preserve">, </w:t>
      </w:r>
      <w:r w:rsidRPr="00CB61D2">
        <w:rPr>
          <w:rFonts w:ascii="Calibri" w:hAnsi="Calibri" w:cs="Calibri"/>
          <w:i/>
          <w:iCs/>
          <w:noProof/>
          <w:szCs w:val="24"/>
        </w:rPr>
        <w:t>6</w:t>
      </w:r>
      <w:r w:rsidRPr="00CB61D2">
        <w:rPr>
          <w:rFonts w:ascii="Calibri" w:hAnsi="Calibri" w:cs="Calibri"/>
          <w:noProof/>
          <w:szCs w:val="24"/>
        </w:rPr>
        <w:t>(6), 649–658. https://doi.org/10.1161/CIRCOUTCOMES.111.000012</w:t>
      </w:r>
    </w:p>
    <w:p w14:paraId="6E774C57"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ickey, G. L., Grant, S. W., Murphy, G. J., Bhabra, M., Pagano, D., McAllister, K., … Bridgewater, B. (2013). Dynamic trends in cardiac surgery: Why the logistic euroscore is no longer suitable for contemporary cardiac surgery and implications for future risk models. </w:t>
      </w:r>
      <w:r w:rsidRPr="00CB61D2">
        <w:rPr>
          <w:rFonts w:ascii="Calibri" w:hAnsi="Calibri" w:cs="Calibri"/>
          <w:i/>
          <w:iCs/>
          <w:noProof/>
          <w:szCs w:val="24"/>
        </w:rPr>
        <w:t>European Journal of Cardio-Thoracic Surgery</w:t>
      </w:r>
      <w:r w:rsidRPr="00CB61D2">
        <w:rPr>
          <w:rFonts w:ascii="Calibri" w:hAnsi="Calibri" w:cs="Calibri"/>
          <w:noProof/>
          <w:szCs w:val="24"/>
        </w:rPr>
        <w:t xml:space="preserve">, </w:t>
      </w:r>
      <w:r w:rsidRPr="00CB61D2">
        <w:rPr>
          <w:rFonts w:ascii="Calibri" w:hAnsi="Calibri" w:cs="Calibri"/>
          <w:i/>
          <w:iCs/>
          <w:noProof/>
          <w:szCs w:val="24"/>
        </w:rPr>
        <w:t>43</w:t>
      </w:r>
      <w:r w:rsidRPr="00CB61D2">
        <w:rPr>
          <w:rFonts w:ascii="Calibri" w:hAnsi="Calibri" w:cs="Calibri"/>
          <w:noProof/>
          <w:szCs w:val="24"/>
        </w:rPr>
        <w:t>(6), 1146–1152. https://doi.org/10.1093/ejcts/ezs584</w:t>
      </w:r>
    </w:p>
    <w:p w14:paraId="71B8A2B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outa, S., Ameler, T., &amp; Surges, R. (2019). Use of HL7 FHIR to structure data in epilepsy self-management applications. </w:t>
      </w:r>
      <w:r w:rsidRPr="00CB61D2">
        <w:rPr>
          <w:rFonts w:ascii="Calibri" w:hAnsi="Calibri" w:cs="Calibri"/>
          <w:i/>
          <w:iCs/>
          <w:noProof/>
          <w:szCs w:val="24"/>
        </w:rPr>
        <w:t>2019 International Conference on Wireless and Mobile Computing, Networking and Communications (WiMob)</w:t>
      </w:r>
      <w:r w:rsidRPr="00CB61D2">
        <w:rPr>
          <w:rFonts w:ascii="Calibri" w:hAnsi="Calibri" w:cs="Calibri"/>
          <w:noProof/>
          <w:szCs w:val="24"/>
        </w:rPr>
        <w:t>, 111–115.</w:t>
      </w:r>
    </w:p>
    <w:p w14:paraId="5347ED53"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Huang, X., Yan, F., Ning, J., Feng, Z., Choi, S., &amp; Cortes, J. (2016). A two-stage approach for dynamic prediction of time-to-event distributions. </w:t>
      </w:r>
      <w:r w:rsidRPr="00CB61D2">
        <w:rPr>
          <w:rFonts w:ascii="Calibri" w:hAnsi="Calibri" w:cs="Calibri"/>
          <w:i/>
          <w:iCs/>
          <w:noProof/>
          <w:szCs w:val="24"/>
        </w:rPr>
        <w:t>Statistics in Medicine</w:t>
      </w:r>
      <w:r w:rsidRPr="00CB61D2">
        <w:rPr>
          <w:rFonts w:ascii="Calibri" w:hAnsi="Calibri" w:cs="Calibri"/>
          <w:noProof/>
          <w:szCs w:val="24"/>
        </w:rPr>
        <w:t xml:space="preserve">, </w:t>
      </w:r>
      <w:r w:rsidRPr="00CB61D2">
        <w:rPr>
          <w:rFonts w:ascii="Calibri" w:hAnsi="Calibri" w:cs="Calibri"/>
          <w:i/>
          <w:iCs/>
          <w:noProof/>
          <w:szCs w:val="24"/>
        </w:rPr>
        <w:t>35</w:t>
      </w:r>
      <w:r w:rsidRPr="00CB61D2">
        <w:rPr>
          <w:rFonts w:ascii="Calibri" w:hAnsi="Calibri" w:cs="Calibri"/>
          <w:noProof/>
          <w:szCs w:val="24"/>
        </w:rPr>
        <w:t>(13), 2167–2182. https://doi.org/10.1002/sim.6860.A</w:t>
      </w:r>
    </w:p>
    <w:p w14:paraId="096859B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IMIA. (2020). </w:t>
      </w:r>
      <w:r w:rsidRPr="00CB61D2">
        <w:rPr>
          <w:rFonts w:ascii="Calibri" w:hAnsi="Calibri" w:cs="Calibri"/>
          <w:i/>
          <w:iCs/>
          <w:noProof/>
          <w:szCs w:val="24"/>
        </w:rPr>
        <w:t>International Medical Informatics Association</w:t>
      </w:r>
      <w:r w:rsidRPr="00CB61D2">
        <w:rPr>
          <w:rFonts w:ascii="Calibri" w:hAnsi="Calibri" w:cs="Calibri"/>
          <w:noProof/>
          <w:szCs w:val="24"/>
        </w:rPr>
        <w:t>. Retrieved from https://imia-medinfo.org</w:t>
      </w:r>
    </w:p>
    <w:p w14:paraId="03460BF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Jenkins, D. A., Sperrin, M., Martin, G. P., &amp; Peek, N. (2018). Dynamic models to predict health outcomes: current status and methodological challenges. </w:t>
      </w:r>
      <w:r w:rsidRPr="00CB61D2">
        <w:rPr>
          <w:rFonts w:ascii="Calibri" w:hAnsi="Calibri" w:cs="Calibri"/>
          <w:i/>
          <w:iCs/>
          <w:noProof/>
          <w:szCs w:val="24"/>
        </w:rPr>
        <w:t>Diagnostic and Prognostic Research</w:t>
      </w:r>
      <w:r w:rsidRPr="00CB61D2">
        <w:rPr>
          <w:rFonts w:ascii="Calibri" w:hAnsi="Calibri" w:cs="Calibri"/>
          <w:noProof/>
          <w:szCs w:val="24"/>
        </w:rPr>
        <w:t xml:space="preserve">, </w:t>
      </w:r>
      <w:r w:rsidRPr="00CB61D2">
        <w:rPr>
          <w:rFonts w:ascii="Calibri" w:hAnsi="Calibri" w:cs="Calibri"/>
          <w:i/>
          <w:iCs/>
          <w:noProof/>
          <w:szCs w:val="24"/>
        </w:rPr>
        <w:t>2</w:t>
      </w:r>
      <w:r w:rsidRPr="00CB61D2">
        <w:rPr>
          <w:rFonts w:ascii="Calibri" w:hAnsi="Calibri" w:cs="Calibri"/>
          <w:noProof/>
          <w:szCs w:val="24"/>
        </w:rPr>
        <w:t>(1), 1–9. https://doi.org/10.1186/s41512-018-0045-2</w:t>
      </w:r>
    </w:p>
    <w:p w14:paraId="314681DD"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Kostkova, P. (2015). Grand challenges in digital health. </w:t>
      </w:r>
      <w:r w:rsidRPr="00CB61D2">
        <w:rPr>
          <w:rFonts w:ascii="Calibri" w:hAnsi="Calibri" w:cs="Calibri"/>
          <w:i/>
          <w:iCs/>
          <w:noProof/>
          <w:szCs w:val="24"/>
        </w:rPr>
        <w:t>Frontiers in Public Health</w:t>
      </w:r>
      <w:r w:rsidRPr="00CB61D2">
        <w:rPr>
          <w:rFonts w:ascii="Calibri" w:hAnsi="Calibri" w:cs="Calibri"/>
          <w:noProof/>
          <w:szCs w:val="24"/>
        </w:rPr>
        <w:t xml:space="preserve">, </w:t>
      </w:r>
      <w:r w:rsidRPr="00CB61D2">
        <w:rPr>
          <w:rFonts w:ascii="Calibri" w:hAnsi="Calibri" w:cs="Calibri"/>
          <w:i/>
          <w:iCs/>
          <w:noProof/>
          <w:szCs w:val="24"/>
        </w:rPr>
        <w:t>3</w:t>
      </w:r>
      <w:r w:rsidRPr="00CB61D2">
        <w:rPr>
          <w:rFonts w:ascii="Calibri" w:hAnsi="Calibri" w:cs="Calibri"/>
          <w:noProof/>
          <w:szCs w:val="24"/>
        </w:rPr>
        <w:t>(134), 1–5. https://doi.org/10.3389/fpubh.2015.00134</w:t>
      </w:r>
    </w:p>
    <w:p w14:paraId="78F0C16B"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Kuhn, K. A., Knoll, A., Mewes, H. W., Schwaiger, M., Bode, A., Broy, M., … Ziegler, S. (2008). Informatics and Medicine - From Molecules to Populations. </w:t>
      </w:r>
      <w:r w:rsidRPr="00CB61D2">
        <w:rPr>
          <w:rFonts w:ascii="Calibri" w:hAnsi="Calibri" w:cs="Calibri"/>
          <w:i/>
          <w:iCs/>
          <w:noProof/>
          <w:szCs w:val="24"/>
        </w:rPr>
        <w:t>Methods of Information in Medicine</w:t>
      </w:r>
      <w:r w:rsidRPr="00CB61D2">
        <w:rPr>
          <w:rFonts w:ascii="Calibri" w:hAnsi="Calibri" w:cs="Calibri"/>
          <w:noProof/>
          <w:szCs w:val="24"/>
        </w:rPr>
        <w:t xml:space="preserve">, </w:t>
      </w:r>
      <w:r w:rsidRPr="00CB61D2">
        <w:rPr>
          <w:rFonts w:ascii="Calibri" w:hAnsi="Calibri" w:cs="Calibri"/>
          <w:i/>
          <w:iCs/>
          <w:noProof/>
          <w:szCs w:val="24"/>
        </w:rPr>
        <w:t>47</w:t>
      </w:r>
      <w:r w:rsidRPr="00CB61D2">
        <w:rPr>
          <w:rFonts w:ascii="Calibri" w:hAnsi="Calibri" w:cs="Calibri"/>
          <w:noProof/>
          <w:szCs w:val="24"/>
        </w:rPr>
        <w:t>(4), 283–295. https://doi.org/10.3414/ME9117</w:t>
      </w:r>
    </w:p>
    <w:p w14:paraId="47391750"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Kux, B. R., &amp; Majeed, R. W. (2017). Factors Influencing the Implementation and Distribution of Clinical Decision Support Systems (CDSS). </w:t>
      </w:r>
      <w:r w:rsidRPr="00CB61D2">
        <w:rPr>
          <w:rFonts w:ascii="Calibri" w:hAnsi="Calibri" w:cs="Calibri"/>
          <w:i/>
          <w:iCs/>
          <w:noProof/>
          <w:szCs w:val="24"/>
        </w:rPr>
        <w:t>Studies in Health Technology and Informatics</w:t>
      </w:r>
      <w:r w:rsidRPr="00CB61D2">
        <w:rPr>
          <w:rFonts w:ascii="Calibri" w:hAnsi="Calibri" w:cs="Calibri"/>
          <w:noProof/>
          <w:szCs w:val="24"/>
        </w:rPr>
        <w:t xml:space="preserve">, </w:t>
      </w:r>
      <w:r w:rsidRPr="00CB61D2">
        <w:rPr>
          <w:rFonts w:ascii="Calibri" w:hAnsi="Calibri" w:cs="Calibri"/>
          <w:i/>
          <w:iCs/>
          <w:noProof/>
          <w:szCs w:val="24"/>
        </w:rPr>
        <w:t>243</w:t>
      </w:r>
      <w:r w:rsidRPr="00CB61D2">
        <w:rPr>
          <w:rFonts w:ascii="Calibri" w:hAnsi="Calibri" w:cs="Calibri"/>
          <w:noProof/>
          <w:szCs w:val="24"/>
        </w:rPr>
        <w:t>, 127–131. https://doi.org/10.3233/978-1-61499-808-2-127</w:t>
      </w:r>
    </w:p>
    <w:p w14:paraId="74403233"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Lupton, D. (2017). </w:t>
      </w:r>
      <w:r w:rsidRPr="00CB61D2">
        <w:rPr>
          <w:rFonts w:ascii="Calibri" w:hAnsi="Calibri" w:cs="Calibri"/>
          <w:i/>
          <w:iCs/>
          <w:noProof/>
          <w:szCs w:val="24"/>
        </w:rPr>
        <w:t>Digital Health: Critical and Cross-Disciplinary Perspectives</w:t>
      </w:r>
      <w:r w:rsidRPr="00CB61D2">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5DD2BC1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acrae, C. (2019). Governing the safety of artificial intelligence in healthcare. </w:t>
      </w:r>
      <w:r w:rsidRPr="00CB61D2">
        <w:rPr>
          <w:rFonts w:ascii="Calibri" w:hAnsi="Calibri" w:cs="Calibri"/>
          <w:i/>
          <w:iCs/>
          <w:noProof/>
          <w:szCs w:val="24"/>
        </w:rPr>
        <w:t>BMJ Qual Saf</w:t>
      </w:r>
      <w:r w:rsidRPr="00CB61D2">
        <w:rPr>
          <w:rFonts w:ascii="Calibri" w:hAnsi="Calibri" w:cs="Calibri"/>
          <w:noProof/>
          <w:szCs w:val="24"/>
        </w:rPr>
        <w:t xml:space="preserve">, </w:t>
      </w:r>
      <w:r w:rsidRPr="00CB61D2">
        <w:rPr>
          <w:rFonts w:ascii="Calibri" w:hAnsi="Calibri" w:cs="Calibri"/>
          <w:i/>
          <w:iCs/>
          <w:noProof/>
          <w:szCs w:val="24"/>
        </w:rPr>
        <w:t>28</w:t>
      </w:r>
      <w:r w:rsidRPr="00CB61D2">
        <w:rPr>
          <w:rFonts w:ascii="Calibri" w:hAnsi="Calibri" w:cs="Calibri"/>
          <w:noProof/>
          <w:szCs w:val="24"/>
        </w:rPr>
        <w:t>, 495–498. https://doi.org/10.1136/bmjqs-2019-009484</w:t>
      </w:r>
    </w:p>
    <w:p w14:paraId="7885EDF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agnusson, J. A., &amp; Fu Jr., P. C. (Eds.). (2013). </w:t>
      </w:r>
      <w:r w:rsidRPr="00CB61D2">
        <w:rPr>
          <w:rFonts w:ascii="Calibri" w:hAnsi="Calibri" w:cs="Calibri"/>
          <w:i/>
          <w:iCs/>
          <w:noProof/>
          <w:szCs w:val="24"/>
        </w:rPr>
        <w:t>Public health informatics and information systems</w:t>
      </w:r>
      <w:r w:rsidRPr="00CB61D2">
        <w:rPr>
          <w:rFonts w:ascii="Calibri" w:hAnsi="Calibri" w:cs="Calibri"/>
          <w:noProof/>
          <w:szCs w:val="24"/>
        </w:rPr>
        <w:t xml:space="preserve"> (2nd ed.). London: Springer.</w:t>
      </w:r>
    </w:p>
    <w:p w14:paraId="4506ADAA"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asum, H., Lackman, R., &amp; Bartleson, K. (2013). Developing global health technology standards: what can other industries teach us? </w:t>
      </w:r>
      <w:r w:rsidRPr="00CB61D2">
        <w:rPr>
          <w:rFonts w:ascii="Calibri" w:hAnsi="Calibri" w:cs="Calibri"/>
          <w:i/>
          <w:iCs/>
          <w:noProof/>
          <w:szCs w:val="24"/>
        </w:rPr>
        <w:t>Globalization and Health</w:t>
      </w:r>
      <w:r w:rsidRPr="00CB61D2">
        <w:rPr>
          <w:rFonts w:ascii="Calibri" w:hAnsi="Calibri" w:cs="Calibri"/>
          <w:noProof/>
          <w:szCs w:val="24"/>
        </w:rPr>
        <w:t xml:space="preserve">, </w:t>
      </w:r>
      <w:r w:rsidRPr="00CB61D2">
        <w:rPr>
          <w:rFonts w:ascii="Calibri" w:hAnsi="Calibri" w:cs="Calibri"/>
          <w:i/>
          <w:iCs/>
          <w:noProof/>
          <w:szCs w:val="24"/>
        </w:rPr>
        <w:t>9</w:t>
      </w:r>
      <w:r w:rsidRPr="00CB61D2">
        <w:rPr>
          <w:rFonts w:ascii="Calibri" w:hAnsi="Calibri" w:cs="Calibri"/>
          <w:noProof/>
          <w:szCs w:val="24"/>
        </w:rPr>
        <w:t>(49).</w:t>
      </w:r>
    </w:p>
    <w:p w14:paraId="2C412EB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cAuley, A. (2014). Digital health interventions: Widening access or widening inequalities? </w:t>
      </w:r>
      <w:r w:rsidRPr="00CB61D2">
        <w:rPr>
          <w:rFonts w:ascii="Calibri" w:hAnsi="Calibri" w:cs="Calibri"/>
          <w:i/>
          <w:iCs/>
          <w:noProof/>
          <w:szCs w:val="24"/>
        </w:rPr>
        <w:t>Public Health</w:t>
      </w:r>
      <w:r w:rsidRPr="00CB61D2">
        <w:rPr>
          <w:rFonts w:ascii="Calibri" w:hAnsi="Calibri" w:cs="Calibri"/>
          <w:noProof/>
          <w:szCs w:val="24"/>
        </w:rPr>
        <w:t xml:space="preserve">, </w:t>
      </w:r>
      <w:r w:rsidRPr="00CB61D2">
        <w:rPr>
          <w:rFonts w:ascii="Calibri" w:hAnsi="Calibri" w:cs="Calibri"/>
          <w:i/>
          <w:iCs/>
          <w:noProof/>
          <w:szCs w:val="24"/>
        </w:rPr>
        <w:t>128</w:t>
      </w:r>
      <w:r w:rsidRPr="00CB61D2">
        <w:rPr>
          <w:rFonts w:ascii="Calibri" w:hAnsi="Calibri" w:cs="Calibri"/>
          <w:noProof/>
          <w:szCs w:val="24"/>
        </w:rPr>
        <w:t>(12), 1118–1120. https://doi.org/10.1016/j.puhe.2014.10.008</w:t>
      </w:r>
    </w:p>
    <w:p w14:paraId="5BA937A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cCormick, K., &amp; Saba, V. (2015). </w:t>
      </w:r>
      <w:r w:rsidRPr="00CB61D2">
        <w:rPr>
          <w:rFonts w:ascii="Calibri" w:hAnsi="Calibri" w:cs="Calibri"/>
          <w:i/>
          <w:iCs/>
          <w:noProof/>
          <w:szCs w:val="24"/>
        </w:rPr>
        <w:t>Essentials of nursing informatics</w:t>
      </w:r>
      <w:r w:rsidRPr="00CB61D2">
        <w:rPr>
          <w:rFonts w:ascii="Calibri" w:hAnsi="Calibri" w:cs="Calibri"/>
          <w:noProof/>
          <w:szCs w:val="24"/>
        </w:rPr>
        <w:t xml:space="preserve"> (6th ed.). Retrieved from https://lib.hpu.edu.vn/handle/123456789/32430</w:t>
      </w:r>
    </w:p>
    <w:p w14:paraId="05C81AF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ichie, S., Yardley, L., West, R., &amp; Greaves, F. (2017). Developing and Evaluating Digital Interventions to Promote Behavior Change in Health and Health Care: Recommendations Resulting From an International Workshop Corresponding Author : </w:t>
      </w:r>
      <w:r w:rsidRPr="00CB61D2">
        <w:rPr>
          <w:rFonts w:ascii="Calibri" w:hAnsi="Calibri" w:cs="Calibri"/>
          <w:i/>
          <w:iCs/>
          <w:noProof/>
          <w:szCs w:val="24"/>
        </w:rPr>
        <w:t>Journal of Medical Internet Research</w:t>
      </w:r>
      <w:r w:rsidRPr="00CB61D2">
        <w:rPr>
          <w:rFonts w:ascii="Calibri" w:hAnsi="Calibri" w:cs="Calibri"/>
          <w:noProof/>
          <w:szCs w:val="24"/>
        </w:rPr>
        <w:t xml:space="preserve">, </w:t>
      </w:r>
      <w:r w:rsidRPr="00CB61D2">
        <w:rPr>
          <w:rFonts w:ascii="Calibri" w:hAnsi="Calibri" w:cs="Calibri"/>
          <w:i/>
          <w:iCs/>
          <w:noProof/>
          <w:szCs w:val="24"/>
        </w:rPr>
        <w:t>19</w:t>
      </w:r>
      <w:r w:rsidRPr="00CB61D2">
        <w:rPr>
          <w:rFonts w:ascii="Calibri" w:hAnsi="Calibri" w:cs="Calibri"/>
          <w:noProof/>
          <w:szCs w:val="24"/>
        </w:rPr>
        <w:t>. https://doi.org/10.2196/jmir.7126</w:t>
      </w:r>
    </w:p>
    <w:p w14:paraId="68BE684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Moghimi, H., Wickramasinghe, N., &amp; Adya, M. (2020). </w:t>
      </w:r>
      <w:r w:rsidRPr="00CB61D2">
        <w:rPr>
          <w:rFonts w:ascii="Calibri" w:hAnsi="Calibri" w:cs="Calibri"/>
          <w:i/>
          <w:iCs/>
          <w:noProof/>
          <w:szCs w:val="24"/>
        </w:rPr>
        <w:t>Intelligent Risk Detection in Health Care: Integrating Social and Technical Factors to Manage Health Outcomes</w:t>
      </w:r>
      <w:r w:rsidRPr="00CB61D2">
        <w:rPr>
          <w:rFonts w:ascii="Calibri" w:hAnsi="Calibri" w:cs="Calibri"/>
          <w:noProof/>
          <w:szCs w:val="24"/>
        </w:rPr>
        <w:t>. https://doi.org/10.1007/978-3-030-17347-0_11</w:t>
      </w:r>
    </w:p>
    <w:p w14:paraId="6BB2D4F0"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Neves, B. B., &amp; Vetere, F. (Eds.). (2019). </w:t>
      </w:r>
      <w:r w:rsidRPr="00CB61D2">
        <w:rPr>
          <w:rFonts w:ascii="Calibri" w:hAnsi="Calibri" w:cs="Calibri"/>
          <w:i/>
          <w:iCs/>
          <w:noProof/>
          <w:szCs w:val="24"/>
        </w:rPr>
        <w:t>Aging and Digital Technology: Designing and evaluating emerging technologies for older adults</w:t>
      </w:r>
      <w:r w:rsidRPr="00CB61D2">
        <w:rPr>
          <w:rFonts w:ascii="Calibri" w:hAnsi="Calibri" w:cs="Calibri"/>
          <w:noProof/>
          <w:szCs w:val="24"/>
        </w:rPr>
        <w:t>. https://doi.org/10.1007/978-981-13-3693-5</w:t>
      </w:r>
    </w:p>
    <w:p w14:paraId="469FEC08"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Pilotto, A., Boi, R., &amp; Petermans, J. (2018). Technology in geriatrics. </w:t>
      </w:r>
      <w:r w:rsidRPr="00CB61D2">
        <w:rPr>
          <w:rFonts w:ascii="Calibri" w:hAnsi="Calibri" w:cs="Calibri"/>
          <w:i/>
          <w:iCs/>
          <w:noProof/>
          <w:szCs w:val="24"/>
        </w:rPr>
        <w:t>Age and Ageing</w:t>
      </w:r>
      <w:r w:rsidRPr="00CB61D2">
        <w:rPr>
          <w:rFonts w:ascii="Calibri" w:hAnsi="Calibri" w:cs="Calibri"/>
          <w:noProof/>
          <w:szCs w:val="24"/>
        </w:rPr>
        <w:t xml:space="preserve">, </w:t>
      </w:r>
      <w:r w:rsidRPr="00CB61D2">
        <w:rPr>
          <w:rFonts w:ascii="Calibri" w:hAnsi="Calibri" w:cs="Calibri"/>
          <w:i/>
          <w:iCs/>
          <w:noProof/>
          <w:szCs w:val="24"/>
        </w:rPr>
        <w:t>47</w:t>
      </w:r>
      <w:r w:rsidRPr="00CB61D2">
        <w:rPr>
          <w:rFonts w:ascii="Calibri" w:hAnsi="Calibri" w:cs="Calibri"/>
          <w:noProof/>
          <w:szCs w:val="24"/>
        </w:rPr>
        <w:t>(6), 771–774. https://doi.org/10.1093/ageing/afy026</w:t>
      </w:r>
    </w:p>
    <w:p w14:paraId="002EB7AA"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Richesson, R. L., &amp; Andrews, J. E. (Eds.). (2019). </w:t>
      </w:r>
      <w:r w:rsidRPr="00CB61D2">
        <w:rPr>
          <w:rFonts w:ascii="Calibri" w:hAnsi="Calibri" w:cs="Calibri"/>
          <w:i/>
          <w:iCs/>
          <w:noProof/>
          <w:szCs w:val="24"/>
        </w:rPr>
        <w:t>Clinical research informatics</w:t>
      </w:r>
      <w:r w:rsidRPr="00CB61D2">
        <w:rPr>
          <w:rFonts w:ascii="Calibri" w:hAnsi="Calibri" w:cs="Calibri"/>
          <w:noProof/>
          <w:szCs w:val="24"/>
        </w:rPr>
        <w:t xml:space="preserve"> (2nd ed.). Springer.</w:t>
      </w:r>
    </w:p>
    <w:p w14:paraId="1B48B68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Robinson, L., Cotten, S. R., Ono, H., Quan-Haase, A., Mesch, G., Chen, W., … Stern, M. J. (2015). Digital inequalities and why they matter. </w:t>
      </w:r>
      <w:r w:rsidRPr="00CB61D2">
        <w:rPr>
          <w:rFonts w:ascii="Calibri" w:hAnsi="Calibri" w:cs="Calibri"/>
          <w:i/>
          <w:iCs/>
          <w:noProof/>
          <w:szCs w:val="24"/>
        </w:rPr>
        <w:t>Information Communication and Society</w:t>
      </w:r>
      <w:r w:rsidRPr="00CB61D2">
        <w:rPr>
          <w:rFonts w:ascii="Calibri" w:hAnsi="Calibri" w:cs="Calibri"/>
          <w:noProof/>
          <w:szCs w:val="24"/>
        </w:rPr>
        <w:t xml:space="preserve">, </w:t>
      </w:r>
      <w:r w:rsidRPr="00CB61D2">
        <w:rPr>
          <w:rFonts w:ascii="Calibri" w:hAnsi="Calibri" w:cs="Calibri"/>
          <w:i/>
          <w:iCs/>
          <w:noProof/>
          <w:szCs w:val="24"/>
        </w:rPr>
        <w:t>18</w:t>
      </w:r>
      <w:r w:rsidRPr="00CB61D2">
        <w:rPr>
          <w:rFonts w:ascii="Calibri" w:hAnsi="Calibri" w:cs="Calibri"/>
          <w:noProof/>
          <w:szCs w:val="24"/>
        </w:rPr>
        <w:t>(5), 569–582. https://doi.org/10.1080/1369118X.2015.1012532</w:t>
      </w:r>
    </w:p>
    <w:p w14:paraId="4F8FDEC5"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Roehrs, A. (2019). </w:t>
      </w:r>
      <w:r w:rsidRPr="00CB61D2">
        <w:rPr>
          <w:rFonts w:ascii="Calibri" w:hAnsi="Calibri" w:cs="Calibri"/>
          <w:i/>
          <w:iCs/>
          <w:noProof/>
          <w:szCs w:val="24"/>
        </w:rPr>
        <w:t>OmniPHR: A blockchain based interoperable architecture for personal health records</w:t>
      </w:r>
      <w:r w:rsidRPr="00CB61D2">
        <w:rPr>
          <w:rFonts w:ascii="Calibri" w:hAnsi="Calibri" w:cs="Calibri"/>
          <w:noProof/>
          <w:szCs w:val="24"/>
        </w:rPr>
        <w:t xml:space="preserve"> (Universidade do Vale do Rio dos Sinos). Retrieved from http://www.repositorio.jesuita.org.br/bitstream/handle/UNISINOS/8867/Alex Roehrs_.pdf?sequence=1&amp;isAllowed=y</w:t>
      </w:r>
    </w:p>
    <w:p w14:paraId="5D61FF7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Roehrs, A., Andr, C., Righi, R., Jos, S., &amp; Wichman, M. H. (2019). Toward a Model for Personal Health Record Interoperability. </w:t>
      </w:r>
      <w:r w:rsidRPr="00CB61D2">
        <w:rPr>
          <w:rFonts w:ascii="Calibri" w:hAnsi="Calibri" w:cs="Calibri"/>
          <w:i/>
          <w:iCs/>
          <w:noProof/>
          <w:szCs w:val="24"/>
        </w:rPr>
        <w:t>IEEE Journal of Biomedical and Health Informatics</w:t>
      </w:r>
      <w:r w:rsidRPr="00CB61D2">
        <w:rPr>
          <w:rFonts w:ascii="Calibri" w:hAnsi="Calibri" w:cs="Calibri"/>
          <w:noProof/>
          <w:szCs w:val="24"/>
        </w:rPr>
        <w:t xml:space="preserve">, </w:t>
      </w:r>
      <w:r w:rsidRPr="00CB61D2">
        <w:rPr>
          <w:rFonts w:ascii="Calibri" w:hAnsi="Calibri" w:cs="Calibri"/>
          <w:i/>
          <w:iCs/>
          <w:noProof/>
          <w:szCs w:val="24"/>
        </w:rPr>
        <w:t>23</w:t>
      </w:r>
      <w:r w:rsidRPr="00CB61D2">
        <w:rPr>
          <w:rFonts w:ascii="Calibri" w:hAnsi="Calibri" w:cs="Calibri"/>
          <w:noProof/>
          <w:szCs w:val="24"/>
        </w:rPr>
        <w:t>(2), 867–873.</w:t>
      </w:r>
    </w:p>
    <w:p w14:paraId="139322A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Roehrs, A., André, C., &amp; Righi, R. (2017). OmniPHR : A distributed architecture model to integrate personal health records. </w:t>
      </w:r>
      <w:r w:rsidRPr="00CB61D2">
        <w:rPr>
          <w:rFonts w:ascii="Calibri" w:hAnsi="Calibri" w:cs="Calibri"/>
          <w:i/>
          <w:iCs/>
          <w:noProof/>
          <w:szCs w:val="24"/>
        </w:rPr>
        <w:t>Journal of Biomedical Informatics</w:t>
      </w:r>
      <w:r w:rsidRPr="00CB61D2">
        <w:rPr>
          <w:rFonts w:ascii="Calibri" w:hAnsi="Calibri" w:cs="Calibri"/>
          <w:noProof/>
          <w:szCs w:val="24"/>
        </w:rPr>
        <w:t xml:space="preserve">, </w:t>
      </w:r>
      <w:r w:rsidRPr="00CB61D2">
        <w:rPr>
          <w:rFonts w:ascii="Calibri" w:hAnsi="Calibri" w:cs="Calibri"/>
          <w:i/>
          <w:iCs/>
          <w:noProof/>
          <w:szCs w:val="24"/>
        </w:rPr>
        <w:t>71</w:t>
      </w:r>
      <w:r w:rsidRPr="00CB61D2">
        <w:rPr>
          <w:rFonts w:ascii="Calibri" w:hAnsi="Calibri" w:cs="Calibri"/>
          <w:noProof/>
          <w:szCs w:val="24"/>
        </w:rPr>
        <w:t>, 70–81. https://doi.org/10.1016/j.jbi.2017.05.012</w:t>
      </w:r>
    </w:p>
    <w:p w14:paraId="0EA5E62C"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ako, Z., Adibi, S., &amp; Wickramasinghe, N. (2020). </w:t>
      </w:r>
      <w:r w:rsidRPr="00CB61D2">
        <w:rPr>
          <w:rFonts w:ascii="Calibri" w:hAnsi="Calibri" w:cs="Calibri"/>
          <w:i/>
          <w:iCs/>
          <w:noProof/>
          <w:szCs w:val="24"/>
        </w:rPr>
        <w:t>Addressing Data Accuracy and Information Integrity in mHealth Solutions Using Machine Learning Algorithms</w:t>
      </w:r>
      <w:r w:rsidRPr="00CB61D2">
        <w:rPr>
          <w:rFonts w:ascii="Calibri" w:hAnsi="Calibri" w:cs="Calibri"/>
          <w:noProof/>
          <w:szCs w:val="24"/>
        </w:rPr>
        <w:t>. https://doi.org/10.1007/978-3-030-17347-0_16</w:t>
      </w:r>
    </w:p>
    <w:p w14:paraId="0D7BD69E"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aripalle, R., Runyan, C., &amp; Russell, M. (2019). Using HL7 FHIR to achieve interoperability in patient health record. </w:t>
      </w:r>
      <w:r w:rsidRPr="00CB61D2">
        <w:rPr>
          <w:rFonts w:ascii="Calibri" w:hAnsi="Calibri" w:cs="Calibri"/>
          <w:i/>
          <w:iCs/>
          <w:noProof/>
          <w:szCs w:val="24"/>
        </w:rPr>
        <w:t>Journal of Biomedical Informatics</w:t>
      </w:r>
      <w:r w:rsidRPr="00CB61D2">
        <w:rPr>
          <w:rFonts w:ascii="Calibri" w:hAnsi="Calibri" w:cs="Calibri"/>
          <w:noProof/>
          <w:szCs w:val="24"/>
        </w:rPr>
        <w:t xml:space="preserve">, </w:t>
      </w:r>
      <w:r w:rsidRPr="00CB61D2">
        <w:rPr>
          <w:rFonts w:ascii="Calibri" w:hAnsi="Calibri" w:cs="Calibri"/>
          <w:i/>
          <w:iCs/>
          <w:noProof/>
          <w:szCs w:val="24"/>
        </w:rPr>
        <w:t>94</w:t>
      </w:r>
      <w:r w:rsidRPr="00CB61D2">
        <w:rPr>
          <w:rFonts w:ascii="Calibri" w:hAnsi="Calibri" w:cs="Calibri"/>
          <w:noProof/>
          <w:szCs w:val="24"/>
        </w:rPr>
        <w:t>(103188). https://doi.org/10.1016/j.jbi.2019.103188</w:t>
      </w:r>
    </w:p>
    <w:p w14:paraId="62E51A7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hortliffe, E. H., &amp; Cimino, J. J. (Eds.). (2013). </w:t>
      </w:r>
      <w:r w:rsidRPr="00CB61D2">
        <w:rPr>
          <w:rFonts w:ascii="Calibri" w:hAnsi="Calibri" w:cs="Calibri"/>
          <w:i/>
          <w:iCs/>
          <w:noProof/>
          <w:szCs w:val="24"/>
        </w:rPr>
        <w:t>Biomedical Informatics: Computer applications in healthcare and biomedicine</w:t>
      </w:r>
      <w:r w:rsidRPr="00CB61D2">
        <w:rPr>
          <w:rFonts w:ascii="Calibri" w:hAnsi="Calibri" w:cs="Calibri"/>
          <w:noProof/>
          <w:szCs w:val="24"/>
        </w:rPr>
        <w:t xml:space="preserve"> (4th ed.). New York: Springer.</w:t>
      </w:r>
    </w:p>
    <w:p w14:paraId="0A34B0AE"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perrin, M., Jenkins, D., Martin, G. P., &amp; Peek, N. (2019). Explicit causal reasoning is needed to prevent prognostic models being victims of their own success. </w:t>
      </w:r>
      <w:r w:rsidRPr="00CB61D2">
        <w:rPr>
          <w:rFonts w:ascii="Calibri" w:hAnsi="Calibri" w:cs="Calibri"/>
          <w:i/>
          <w:iCs/>
          <w:noProof/>
          <w:szCs w:val="24"/>
        </w:rPr>
        <w:t>Journal of the American Medical Informatics Association</w:t>
      </w:r>
      <w:r w:rsidRPr="00CB61D2">
        <w:rPr>
          <w:rFonts w:ascii="Calibri" w:hAnsi="Calibri" w:cs="Calibri"/>
          <w:noProof/>
          <w:szCs w:val="24"/>
        </w:rPr>
        <w:t xml:space="preserve">, </w:t>
      </w:r>
      <w:r w:rsidRPr="00CB61D2">
        <w:rPr>
          <w:rFonts w:ascii="Calibri" w:hAnsi="Calibri" w:cs="Calibri"/>
          <w:i/>
          <w:iCs/>
          <w:noProof/>
          <w:szCs w:val="24"/>
        </w:rPr>
        <w:t>26</w:t>
      </w:r>
      <w:r w:rsidRPr="00CB61D2">
        <w:rPr>
          <w:rFonts w:ascii="Calibri" w:hAnsi="Calibri" w:cs="Calibri"/>
          <w:noProof/>
          <w:szCs w:val="24"/>
        </w:rPr>
        <w:t>(12), 1675–1676. https://doi.org/10.1093/jamia/ocz197</w:t>
      </w:r>
    </w:p>
    <w:p w14:paraId="226AC334"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perrin, M., Martin, G. P., Pate, A., Van Staa, T., Peek, N., &amp; Buchan, I. (2018). Using marginal structural models to adjust for treatment drop-in when developing clinical prediction models. </w:t>
      </w:r>
      <w:r w:rsidRPr="00CB61D2">
        <w:rPr>
          <w:rFonts w:ascii="Calibri" w:hAnsi="Calibri" w:cs="Calibri"/>
          <w:i/>
          <w:iCs/>
          <w:noProof/>
          <w:szCs w:val="24"/>
        </w:rPr>
        <w:t>Statistics in Medicine</w:t>
      </w:r>
      <w:r w:rsidRPr="00CB61D2">
        <w:rPr>
          <w:rFonts w:ascii="Calibri" w:hAnsi="Calibri" w:cs="Calibri"/>
          <w:noProof/>
          <w:szCs w:val="24"/>
        </w:rPr>
        <w:t xml:space="preserve">, </w:t>
      </w:r>
      <w:r w:rsidRPr="00CB61D2">
        <w:rPr>
          <w:rFonts w:ascii="Calibri" w:hAnsi="Calibri" w:cs="Calibri"/>
          <w:i/>
          <w:iCs/>
          <w:noProof/>
          <w:szCs w:val="24"/>
        </w:rPr>
        <w:t>37</w:t>
      </w:r>
      <w:r w:rsidRPr="00CB61D2">
        <w:rPr>
          <w:rFonts w:ascii="Calibri" w:hAnsi="Calibri" w:cs="Calibri"/>
          <w:noProof/>
          <w:szCs w:val="24"/>
        </w:rPr>
        <w:t>(28), 4142–4154. https://doi.org/10.1002/sim.7913</w:t>
      </w:r>
    </w:p>
    <w:p w14:paraId="74CF5A0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teinbuch, K. (1957). Informatik: Automatische Informationsverarbeitung. </w:t>
      </w:r>
      <w:r w:rsidRPr="00CB61D2">
        <w:rPr>
          <w:rFonts w:ascii="Calibri" w:hAnsi="Calibri" w:cs="Calibri"/>
          <w:i/>
          <w:iCs/>
          <w:noProof/>
          <w:szCs w:val="24"/>
        </w:rPr>
        <w:t>SEG-Nachrichten</w:t>
      </w:r>
      <w:r w:rsidRPr="00CB61D2">
        <w:rPr>
          <w:rFonts w:ascii="Calibri" w:hAnsi="Calibri" w:cs="Calibri"/>
          <w:noProof/>
          <w:szCs w:val="24"/>
        </w:rPr>
        <w:t xml:space="preserve">, </w:t>
      </w:r>
      <w:r w:rsidRPr="00CB61D2">
        <w:rPr>
          <w:rFonts w:ascii="Calibri" w:hAnsi="Calibri" w:cs="Calibri"/>
          <w:i/>
          <w:iCs/>
          <w:noProof/>
          <w:szCs w:val="24"/>
        </w:rPr>
        <w:t>4</w:t>
      </w:r>
      <w:r w:rsidRPr="00CB61D2">
        <w:rPr>
          <w:rFonts w:ascii="Calibri" w:hAnsi="Calibri" w:cs="Calibri"/>
          <w:noProof/>
          <w:szCs w:val="24"/>
        </w:rPr>
        <w:t>.</w:t>
      </w:r>
    </w:p>
    <w:p w14:paraId="51BD00CD"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tock, W. G., &amp; Stock, M. (2013). </w:t>
      </w:r>
      <w:r w:rsidRPr="00CB61D2">
        <w:rPr>
          <w:rFonts w:ascii="Calibri" w:hAnsi="Calibri" w:cs="Calibri"/>
          <w:i/>
          <w:iCs/>
          <w:noProof/>
          <w:szCs w:val="24"/>
        </w:rPr>
        <w:t>Handbook of Information Science</w:t>
      </w:r>
      <w:r w:rsidRPr="00CB61D2">
        <w:rPr>
          <w:rFonts w:ascii="Calibri" w:hAnsi="Calibri" w:cs="Calibri"/>
          <w:noProof/>
          <w:szCs w:val="24"/>
        </w:rPr>
        <w:t>. Berlin: De Gruyter.</w:t>
      </w:r>
    </w:p>
    <w:p w14:paraId="5AD49EE6"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u, T. L., Jaki, T., Hickey, G. L., Buchan, I., &amp; Sperrin, M. (2018). A review of statistical updating methods for clinical prediction models. </w:t>
      </w:r>
      <w:r w:rsidRPr="00CB61D2">
        <w:rPr>
          <w:rFonts w:ascii="Calibri" w:hAnsi="Calibri" w:cs="Calibri"/>
          <w:i/>
          <w:iCs/>
          <w:noProof/>
          <w:szCs w:val="24"/>
        </w:rPr>
        <w:t>Statistical Methods in Medical Research</w:t>
      </w:r>
      <w:r w:rsidRPr="00CB61D2">
        <w:rPr>
          <w:rFonts w:ascii="Calibri" w:hAnsi="Calibri" w:cs="Calibri"/>
          <w:noProof/>
          <w:szCs w:val="24"/>
        </w:rPr>
        <w:t xml:space="preserve">, </w:t>
      </w:r>
      <w:r w:rsidRPr="00CB61D2">
        <w:rPr>
          <w:rFonts w:ascii="Calibri" w:hAnsi="Calibri" w:cs="Calibri"/>
          <w:i/>
          <w:iCs/>
          <w:noProof/>
          <w:szCs w:val="24"/>
        </w:rPr>
        <w:t>27</w:t>
      </w:r>
      <w:r w:rsidRPr="00CB61D2">
        <w:rPr>
          <w:rFonts w:ascii="Calibri" w:hAnsi="Calibri" w:cs="Calibri"/>
          <w:noProof/>
          <w:szCs w:val="24"/>
        </w:rPr>
        <w:t>(1), 185–197. https://doi.org/10.1177/0962280215626466</w:t>
      </w:r>
    </w:p>
    <w:p w14:paraId="29E0C30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CB61D2">
        <w:rPr>
          <w:rFonts w:ascii="Calibri" w:hAnsi="Calibri" w:cs="Calibri"/>
          <w:i/>
          <w:iCs/>
          <w:noProof/>
          <w:szCs w:val="24"/>
        </w:rPr>
        <w:t>Safety Science</w:t>
      </w:r>
      <w:r w:rsidRPr="00CB61D2">
        <w:rPr>
          <w:rFonts w:ascii="Calibri" w:hAnsi="Calibri" w:cs="Calibri"/>
          <w:noProof/>
          <w:szCs w:val="24"/>
        </w:rPr>
        <w:t xml:space="preserve">, </w:t>
      </w:r>
      <w:r w:rsidRPr="00CB61D2">
        <w:rPr>
          <w:rFonts w:ascii="Calibri" w:hAnsi="Calibri" w:cs="Calibri"/>
          <w:i/>
          <w:iCs/>
          <w:noProof/>
          <w:szCs w:val="24"/>
        </w:rPr>
        <w:t>84</w:t>
      </w:r>
      <w:r w:rsidRPr="00CB61D2">
        <w:rPr>
          <w:rFonts w:ascii="Calibri" w:hAnsi="Calibri" w:cs="Calibri"/>
          <w:noProof/>
          <w:szCs w:val="24"/>
        </w:rPr>
        <w:t>, 181–189. https://doi.org/10.1016/j.ssci.2015.12.021</w:t>
      </w:r>
    </w:p>
    <w:p w14:paraId="2EA5FB5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ujan, M. A., Koornneef, F., Chozos, N., Pozzi, S., &amp; Kelly, T. (2013). Safety cases for medical devices and health information technology: Involving health-care organisations in the assurance of safety. </w:t>
      </w:r>
      <w:r w:rsidRPr="00CB61D2">
        <w:rPr>
          <w:rFonts w:ascii="Calibri" w:hAnsi="Calibri" w:cs="Calibri"/>
          <w:i/>
          <w:iCs/>
          <w:noProof/>
          <w:szCs w:val="24"/>
        </w:rPr>
        <w:t>Health Informatics Journal</w:t>
      </w:r>
      <w:r w:rsidRPr="00CB61D2">
        <w:rPr>
          <w:rFonts w:ascii="Calibri" w:hAnsi="Calibri" w:cs="Calibri"/>
          <w:noProof/>
          <w:szCs w:val="24"/>
        </w:rPr>
        <w:t xml:space="preserve">, </w:t>
      </w:r>
      <w:r w:rsidRPr="00CB61D2">
        <w:rPr>
          <w:rFonts w:ascii="Calibri" w:hAnsi="Calibri" w:cs="Calibri"/>
          <w:i/>
          <w:iCs/>
          <w:noProof/>
          <w:szCs w:val="24"/>
        </w:rPr>
        <w:t>19</w:t>
      </w:r>
      <w:r w:rsidRPr="00CB61D2">
        <w:rPr>
          <w:rFonts w:ascii="Calibri" w:hAnsi="Calibri" w:cs="Calibri"/>
          <w:noProof/>
          <w:szCs w:val="24"/>
        </w:rPr>
        <w:t>(3), 165–182. https://doi.org/10.1177/1460458212462079</w:t>
      </w:r>
    </w:p>
    <w:p w14:paraId="30A7393B"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CB61D2">
        <w:rPr>
          <w:rFonts w:ascii="Calibri" w:hAnsi="Calibri" w:cs="Calibri"/>
          <w:i/>
          <w:iCs/>
          <w:noProof/>
          <w:szCs w:val="24"/>
        </w:rPr>
        <w:t>Reliability Engineering and System Safety</w:t>
      </w:r>
      <w:r w:rsidRPr="00CB61D2">
        <w:rPr>
          <w:rFonts w:ascii="Calibri" w:hAnsi="Calibri" w:cs="Calibri"/>
          <w:noProof/>
          <w:szCs w:val="24"/>
        </w:rPr>
        <w:t xml:space="preserve">, </w:t>
      </w:r>
      <w:r w:rsidRPr="00CB61D2">
        <w:rPr>
          <w:rFonts w:ascii="Calibri" w:hAnsi="Calibri" w:cs="Calibri"/>
          <w:i/>
          <w:iCs/>
          <w:noProof/>
          <w:szCs w:val="24"/>
        </w:rPr>
        <w:t>140</w:t>
      </w:r>
      <w:r w:rsidRPr="00CB61D2">
        <w:rPr>
          <w:rFonts w:ascii="Calibri" w:hAnsi="Calibri" w:cs="Calibri"/>
          <w:noProof/>
          <w:szCs w:val="24"/>
        </w:rPr>
        <w:t>, 200–207. https://doi.org/10.1016/j.ress.2015.03.033</w:t>
      </w:r>
    </w:p>
    <w:p w14:paraId="1A4B4801"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Wickramasinghe, N., &amp; Bodendorf, F. (Eds.). (2020). </w:t>
      </w:r>
      <w:r w:rsidRPr="00CB61D2">
        <w:rPr>
          <w:rFonts w:ascii="Calibri" w:hAnsi="Calibri" w:cs="Calibri"/>
          <w:i/>
          <w:iCs/>
          <w:noProof/>
          <w:szCs w:val="24"/>
        </w:rPr>
        <w:t>Delivering Superior Health and Wellness Management with IoT and Analytics</w:t>
      </w:r>
      <w:r w:rsidRPr="00CB61D2">
        <w:rPr>
          <w:rFonts w:ascii="Calibri" w:hAnsi="Calibri" w:cs="Calibri"/>
          <w:noProof/>
          <w:szCs w:val="24"/>
        </w:rPr>
        <w:t>. https://doi.org/10.1007/978-3-030-17347-0</w:t>
      </w:r>
    </w:p>
    <w:p w14:paraId="55161159"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szCs w:val="24"/>
        </w:rPr>
      </w:pPr>
      <w:r w:rsidRPr="00CB61D2">
        <w:rPr>
          <w:rFonts w:ascii="Calibri" w:hAnsi="Calibri" w:cs="Calibri"/>
          <w:noProof/>
          <w:szCs w:val="24"/>
        </w:rPr>
        <w:t xml:space="preserve">Widrow, B., Hartenstein, R., &amp; Hecht-Nielsen, R. (2005). Eulogy: Karl Steinbuch 1917-2005. </w:t>
      </w:r>
      <w:r w:rsidRPr="00CB61D2">
        <w:rPr>
          <w:rFonts w:ascii="Calibri" w:hAnsi="Calibri" w:cs="Calibri"/>
          <w:i/>
          <w:iCs/>
          <w:noProof/>
          <w:szCs w:val="24"/>
        </w:rPr>
        <w:t>IEEE Computational Intelligence Society</w:t>
      </w:r>
      <w:r w:rsidRPr="00CB61D2">
        <w:rPr>
          <w:rFonts w:ascii="Calibri" w:hAnsi="Calibri" w:cs="Calibri"/>
          <w:noProof/>
          <w:szCs w:val="24"/>
        </w:rPr>
        <w:t xml:space="preserve">, </w:t>
      </w:r>
      <w:r w:rsidRPr="00CB61D2">
        <w:rPr>
          <w:rFonts w:ascii="Calibri" w:hAnsi="Calibri" w:cs="Calibri"/>
          <w:i/>
          <w:iCs/>
          <w:noProof/>
          <w:szCs w:val="24"/>
        </w:rPr>
        <w:t>5</w:t>
      </w:r>
      <w:r w:rsidRPr="00CB61D2">
        <w:rPr>
          <w:rFonts w:ascii="Calibri" w:hAnsi="Calibri" w:cs="Calibri"/>
          <w:noProof/>
          <w:szCs w:val="24"/>
        </w:rPr>
        <w:t>. Retrieved from http://helios.informatik.uni-kl.de/euology.pdf</w:t>
      </w:r>
    </w:p>
    <w:p w14:paraId="4AA46C02" w14:textId="77777777" w:rsidR="00CB61D2" w:rsidRPr="00CB61D2" w:rsidRDefault="00CB61D2" w:rsidP="00CB61D2">
      <w:pPr>
        <w:widowControl w:val="0"/>
        <w:autoSpaceDE w:val="0"/>
        <w:autoSpaceDN w:val="0"/>
        <w:adjustRightInd w:val="0"/>
        <w:spacing w:line="240" w:lineRule="auto"/>
        <w:ind w:left="480" w:hanging="480"/>
        <w:rPr>
          <w:rFonts w:ascii="Calibri" w:hAnsi="Calibri" w:cs="Calibri"/>
          <w:noProof/>
        </w:rPr>
      </w:pPr>
      <w:r w:rsidRPr="00CB61D2">
        <w:rPr>
          <w:rFonts w:ascii="Calibri" w:hAnsi="Calibri" w:cs="Calibri"/>
          <w:noProof/>
          <w:szCs w:val="24"/>
        </w:rPr>
        <w:t xml:space="preserve">Wright, A., Sittig, D. F., Ash, J. S., Bates, D. W., Feblowitz, J., Fraser, G., … Middleton, B. (2011). Governance for clinical decision support: case studies and recommended practices from leading institutions. </w:t>
      </w:r>
      <w:r w:rsidRPr="00CB61D2">
        <w:rPr>
          <w:rFonts w:ascii="Calibri" w:hAnsi="Calibri" w:cs="Calibri"/>
          <w:i/>
          <w:iCs/>
          <w:noProof/>
          <w:szCs w:val="24"/>
        </w:rPr>
        <w:t>J Am Med Inform Assoc 2011;18:187e194.</w:t>
      </w:r>
      <w:r w:rsidRPr="00CB61D2">
        <w:rPr>
          <w:rFonts w:ascii="Calibri" w:hAnsi="Calibri" w:cs="Calibri"/>
          <w:noProof/>
          <w:szCs w:val="24"/>
        </w:rPr>
        <w:t xml:space="preserve">, </w:t>
      </w:r>
      <w:r w:rsidRPr="00CB61D2">
        <w:rPr>
          <w:rFonts w:ascii="Calibri" w:hAnsi="Calibri" w:cs="Calibri"/>
          <w:i/>
          <w:iCs/>
          <w:noProof/>
          <w:szCs w:val="24"/>
        </w:rPr>
        <w:t>18</w:t>
      </w:r>
      <w:r w:rsidRPr="00CB61D2">
        <w:rPr>
          <w:rFonts w:ascii="Calibri" w:hAnsi="Calibri" w:cs="Calibri"/>
          <w:noProof/>
          <w:szCs w:val="24"/>
        </w:rPr>
        <w:t>, 187–194. https://doi.org/10.1136/jamia.2009.002030</w:t>
      </w:r>
    </w:p>
    <w:p w14:paraId="0CA11EC3" w14:textId="56D98AAC" w:rsidR="000B2D7E" w:rsidRPr="000B2D7E" w:rsidRDefault="000B2D7E" w:rsidP="000B2D7E">
      <w:r>
        <w:fldChar w:fldCharType="end"/>
      </w:r>
    </w:p>
    <w:sectPr w:rsidR="000B2D7E" w:rsidRPr="000B2D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34A72"/>
    <w:rsid w:val="00091076"/>
    <w:rsid w:val="000B1500"/>
    <w:rsid w:val="000B2D7E"/>
    <w:rsid w:val="000C0B41"/>
    <w:rsid w:val="000C3285"/>
    <w:rsid w:val="000F3C4B"/>
    <w:rsid w:val="00106D11"/>
    <w:rsid w:val="00145866"/>
    <w:rsid w:val="00176F47"/>
    <w:rsid w:val="001D250F"/>
    <w:rsid w:val="001D63F3"/>
    <w:rsid w:val="001E6930"/>
    <w:rsid w:val="001F1F11"/>
    <w:rsid w:val="001F4ED1"/>
    <w:rsid w:val="00202BF3"/>
    <w:rsid w:val="002042AB"/>
    <w:rsid w:val="002374E8"/>
    <w:rsid w:val="00250CF3"/>
    <w:rsid w:val="002555AF"/>
    <w:rsid w:val="00273975"/>
    <w:rsid w:val="00284465"/>
    <w:rsid w:val="00284512"/>
    <w:rsid w:val="00297CAF"/>
    <w:rsid w:val="002B1538"/>
    <w:rsid w:val="002B4E34"/>
    <w:rsid w:val="002C09D8"/>
    <w:rsid w:val="002D0046"/>
    <w:rsid w:val="002D033C"/>
    <w:rsid w:val="002E4B1D"/>
    <w:rsid w:val="002F4F7F"/>
    <w:rsid w:val="00300119"/>
    <w:rsid w:val="00317D7E"/>
    <w:rsid w:val="00327447"/>
    <w:rsid w:val="0033423D"/>
    <w:rsid w:val="003406D7"/>
    <w:rsid w:val="0035003E"/>
    <w:rsid w:val="00396FBF"/>
    <w:rsid w:val="003A21A3"/>
    <w:rsid w:val="003C1579"/>
    <w:rsid w:val="003D3C2C"/>
    <w:rsid w:val="003D5C61"/>
    <w:rsid w:val="003E432A"/>
    <w:rsid w:val="003F4D89"/>
    <w:rsid w:val="0042675A"/>
    <w:rsid w:val="00436C11"/>
    <w:rsid w:val="00440844"/>
    <w:rsid w:val="0044234D"/>
    <w:rsid w:val="004500F4"/>
    <w:rsid w:val="00471B5D"/>
    <w:rsid w:val="00485BDA"/>
    <w:rsid w:val="004B6407"/>
    <w:rsid w:val="004D1594"/>
    <w:rsid w:val="004D3B59"/>
    <w:rsid w:val="004E1810"/>
    <w:rsid w:val="005433AE"/>
    <w:rsid w:val="005669B6"/>
    <w:rsid w:val="0058573C"/>
    <w:rsid w:val="005951F5"/>
    <w:rsid w:val="005B1194"/>
    <w:rsid w:val="005B384E"/>
    <w:rsid w:val="005C22CE"/>
    <w:rsid w:val="005C3899"/>
    <w:rsid w:val="005D1861"/>
    <w:rsid w:val="005D5021"/>
    <w:rsid w:val="0060263F"/>
    <w:rsid w:val="00645B3A"/>
    <w:rsid w:val="00656305"/>
    <w:rsid w:val="00660180"/>
    <w:rsid w:val="00660BE3"/>
    <w:rsid w:val="00660F62"/>
    <w:rsid w:val="00664690"/>
    <w:rsid w:val="006655F1"/>
    <w:rsid w:val="00696E91"/>
    <w:rsid w:val="006A63CC"/>
    <w:rsid w:val="006B1420"/>
    <w:rsid w:val="006D4CAF"/>
    <w:rsid w:val="006F40D7"/>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4634B"/>
    <w:rsid w:val="00970743"/>
    <w:rsid w:val="0097113D"/>
    <w:rsid w:val="00982746"/>
    <w:rsid w:val="009B3EEC"/>
    <w:rsid w:val="009D445B"/>
    <w:rsid w:val="009E6042"/>
    <w:rsid w:val="00A01C74"/>
    <w:rsid w:val="00A20FF2"/>
    <w:rsid w:val="00A37072"/>
    <w:rsid w:val="00A66B8C"/>
    <w:rsid w:val="00A85774"/>
    <w:rsid w:val="00AA168B"/>
    <w:rsid w:val="00AA3B35"/>
    <w:rsid w:val="00AA44BF"/>
    <w:rsid w:val="00AA6BB1"/>
    <w:rsid w:val="00AB2605"/>
    <w:rsid w:val="00AB3439"/>
    <w:rsid w:val="00AC4731"/>
    <w:rsid w:val="00AC7E1A"/>
    <w:rsid w:val="00AE6E53"/>
    <w:rsid w:val="00B05D6C"/>
    <w:rsid w:val="00B16CD2"/>
    <w:rsid w:val="00B23B5B"/>
    <w:rsid w:val="00B257BA"/>
    <w:rsid w:val="00B56E66"/>
    <w:rsid w:val="00B63A48"/>
    <w:rsid w:val="00BA1042"/>
    <w:rsid w:val="00BA5A47"/>
    <w:rsid w:val="00BA7B39"/>
    <w:rsid w:val="00BB64DA"/>
    <w:rsid w:val="00BC5580"/>
    <w:rsid w:val="00BE037C"/>
    <w:rsid w:val="00BE66F8"/>
    <w:rsid w:val="00BF751D"/>
    <w:rsid w:val="00C104AB"/>
    <w:rsid w:val="00C17F5B"/>
    <w:rsid w:val="00C4621B"/>
    <w:rsid w:val="00C630E0"/>
    <w:rsid w:val="00C903CD"/>
    <w:rsid w:val="00C94FC0"/>
    <w:rsid w:val="00CB61D2"/>
    <w:rsid w:val="00CC11BB"/>
    <w:rsid w:val="00D00A14"/>
    <w:rsid w:val="00D018E4"/>
    <w:rsid w:val="00D43272"/>
    <w:rsid w:val="00D432FD"/>
    <w:rsid w:val="00D55A92"/>
    <w:rsid w:val="00D70CDB"/>
    <w:rsid w:val="00D90488"/>
    <w:rsid w:val="00DB6DEE"/>
    <w:rsid w:val="00DB7CE8"/>
    <w:rsid w:val="00DC3CBB"/>
    <w:rsid w:val="00DE29AB"/>
    <w:rsid w:val="00E20652"/>
    <w:rsid w:val="00E20AE5"/>
    <w:rsid w:val="00E377E5"/>
    <w:rsid w:val="00E619A1"/>
    <w:rsid w:val="00E801B5"/>
    <w:rsid w:val="00E947B2"/>
    <w:rsid w:val="00E97300"/>
    <w:rsid w:val="00EA677C"/>
    <w:rsid w:val="00EB41D2"/>
    <w:rsid w:val="00EC0EB1"/>
    <w:rsid w:val="00EC546B"/>
    <w:rsid w:val="00EC5B1F"/>
    <w:rsid w:val="00ED7385"/>
    <w:rsid w:val="00EE1801"/>
    <w:rsid w:val="00EE6CBD"/>
    <w:rsid w:val="00F044CF"/>
    <w:rsid w:val="00F13924"/>
    <w:rsid w:val="00F33529"/>
    <w:rsid w:val="00F403E4"/>
    <w:rsid w:val="00F63C3E"/>
    <w:rsid w:val="00F700A2"/>
    <w:rsid w:val="00F90BA4"/>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959CDA-9AB1-4FAF-82E8-BDD4D7AEE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9</Pages>
  <Words>15724</Words>
  <Characters>89632</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7</cp:revision>
  <dcterms:created xsi:type="dcterms:W3CDTF">2020-04-28T12:03:00Z</dcterms:created>
  <dcterms:modified xsi:type="dcterms:W3CDTF">2020-05-07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